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194B683" w14:textId="442AA69D" w:rsidR="00A64EDE" w:rsidRDefault="004A3EF4" w:rsidP="00624DE8">
      <w:r>
        <w:rPr>
          <w:noProof/>
        </w:rPr>
        <w:drawing>
          <wp:anchor distT="0" distB="0" distL="114300" distR="114300" simplePos="0" relativeHeight="251663360" behindDoc="0" locked="0" layoutInCell="1" allowOverlap="1" wp14:anchorId="23299808" wp14:editId="793A136D">
            <wp:simplePos x="0" y="0"/>
            <wp:positionH relativeFrom="page">
              <wp:align>left</wp:align>
            </wp:positionH>
            <wp:positionV relativeFrom="page">
              <wp:align>top</wp:align>
            </wp:positionV>
            <wp:extent cx="10845496" cy="6175507"/>
            <wp:effectExtent l="0" t="0" r="0" b="0"/>
            <wp:wrapNone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45496" cy="61755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674DC10A" w14:textId="192C9D53" w:rsidR="00A4705C" w:rsidRDefault="00BC4E7F" w:rsidP="00A4705C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 xml:space="preserve">EXPRESSÕES, OPERADORES E </w:t>
      </w:r>
      <w:r w:rsidR="00A4705C">
        <w:rPr>
          <w:rFonts w:ascii="Tw Cen MT" w:hAnsi="Tw Cen MT" w:cs="CMU Serif"/>
          <w:b/>
          <w:bCs/>
          <w:color w:val="000000" w:themeColor="text1"/>
          <w:sz w:val="40"/>
          <w:szCs w:val="40"/>
        </w:rPr>
        <w:t>ORDEM DE PRECEDÊNCIA</w:t>
      </w:r>
    </w:p>
    <w:p w14:paraId="6A5B0330" w14:textId="45CAE703" w:rsidR="00A4705C" w:rsidRDefault="00A4705C" w:rsidP="00A4705C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Segundo Lopes e Garcia </w:t>
      </w:r>
      <w:r>
        <w:rPr>
          <w:rFonts w:ascii="CMU Serif" w:hAnsi="CMU Serif" w:cs="CMU Serif"/>
          <w:sz w:val="40"/>
          <w:szCs w:val="40"/>
        </w:rPr>
        <w:fldChar w:fldCharType="begin"/>
      </w:r>
      <w:r w:rsidR="00DC5CAE">
        <w:rPr>
          <w:rFonts w:ascii="CMU Serif" w:hAnsi="CMU Serif" w:cs="CMU Serif"/>
          <w:sz w:val="40"/>
          <w:szCs w:val="40"/>
        </w:rPr>
        <w:instrText xml:space="preserve"> ADDIN ZOTERO_ITEM CSL_CITATION {"citationID":"KfBVLQwl","properties":{"formattedCitation":"[1]","plainCitation":"[1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>
        <w:rPr>
          <w:rFonts w:ascii="CMU Serif" w:hAnsi="CMU Serif" w:cs="CMU Serif"/>
          <w:sz w:val="40"/>
          <w:szCs w:val="40"/>
        </w:rPr>
        <w:fldChar w:fldCharType="separate"/>
      </w:r>
      <w:r w:rsidR="00DC5CAE" w:rsidRPr="00DC5CAE">
        <w:rPr>
          <w:rFonts w:ascii="CMU Serif" w:hAnsi="CMU Serif" w:cs="CMU Serif"/>
          <w:sz w:val="40"/>
        </w:rPr>
        <w:t>[1]</w:t>
      </w:r>
      <w:r>
        <w:rPr>
          <w:rFonts w:ascii="CMU Serif" w:hAnsi="CMU Serif" w:cs="CMU Seri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 xml:space="preserve"> uma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expressão</w:t>
      </w:r>
      <w:r>
        <w:rPr>
          <w:rFonts w:ascii="CMU Serif" w:hAnsi="CMU Serif" w:cs="CMU Serif"/>
          <w:sz w:val="40"/>
          <w:szCs w:val="40"/>
        </w:rPr>
        <w:t xml:space="preserve"> é um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conjunto de variáveis e constantes numéricas</w:t>
      </w:r>
      <w:r w:rsidRPr="00A4705C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que se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relacionam por meio de operadores</w:t>
      </w:r>
      <w:r>
        <w:rPr>
          <w:rFonts w:ascii="CMU Serif" w:hAnsi="CMU Serif" w:cs="CMU Serif"/>
          <w:sz w:val="40"/>
          <w:szCs w:val="40"/>
        </w:rPr>
        <w:t xml:space="preserve">, compondo uma fórmula que, uma vez avaliada,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resulta em um valor</w:t>
      </w:r>
      <w:r>
        <w:rPr>
          <w:rFonts w:ascii="CMU Serif" w:hAnsi="CMU Serif" w:cs="CMU Serif"/>
          <w:sz w:val="40"/>
          <w:szCs w:val="40"/>
        </w:rPr>
        <w:t>.</w:t>
      </w:r>
    </w:p>
    <w:p w14:paraId="6E5B5694" w14:textId="77777777" w:rsidR="00A4705C" w:rsidRPr="00A4705C" w:rsidRDefault="00A4705C" w:rsidP="00A4705C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3A6C44D4" w14:textId="673DE4F8" w:rsidR="00BC4E7F" w:rsidRDefault="00BC4E7F" w:rsidP="00A4705C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Para montagem de expressões precisamos conhecer os possíveis operadores, são eles:</w:t>
      </w:r>
    </w:p>
    <w:p w14:paraId="4C85FA8D" w14:textId="707A9958" w:rsidR="00BC4E7F" w:rsidRPr="00BC4E7F" w:rsidRDefault="00241D45" w:rsidP="00BC4E7F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241D45">
        <w:rPr>
          <w:rFonts w:ascii="CMU Serif" w:hAnsi="CMU Serif" w:cs="CMU Serif"/>
          <w:noProof/>
          <w:sz w:val="12"/>
          <w:szCs w:val="12"/>
        </w:rPr>
        <w:drawing>
          <wp:anchor distT="0" distB="0" distL="114300" distR="114300" simplePos="0" relativeHeight="251662336" behindDoc="0" locked="0" layoutInCell="1" allowOverlap="1" wp14:anchorId="57389647" wp14:editId="64A1E5FE">
            <wp:simplePos x="0" y="0"/>
            <wp:positionH relativeFrom="column">
              <wp:posOffset>7382510</wp:posOffset>
            </wp:positionH>
            <wp:positionV relativeFrom="paragraph">
              <wp:posOffset>80010</wp:posOffset>
            </wp:positionV>
            <wp:extent cx="2057400" cy="2057400"/>
            <wp:effectExtent l="0" t="0" r="0" b="0"/>
            <wp:wrapThrough wrapText="bothSides">
              <wp:wrapPolygon edited="0">
                <wp:start x="2000" y="0"/>
                <wp:lineTo x="0" y="1000"/>
                <wp:lineTo x="0" y="19800"/>
                <wp:lineTo x="1400" y="21400"/>
                <wp:lineTo x="2000" y="21400"/>
                <wp:lineTo x="19600" y="21400"/>
                <wp:lineTo x="20000" y="21400"/>
                <wp:lineTo x="21400" y="19800"/>
                <wp:lineTo x="21400" y="1200"/>
                <wp:lineTo x="19400" y="0"/>
                <wp:lineTo x="2000" y="0"/>
              </wp:wrapPolygon>
            </wp:wrapThrough>
            <wp:docPr id="17" name="Gráfico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57400" cy="2057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C4E7F" w:rsidRPr="00BC4E7F">
        <w:rPr>
          <w:rFonts w:ascii="CMU Serif" w:hAnsi="CMU Serif" w:cs="CMU Serif"/>
          <w:b/>
          <w:bCs/>
          <w:color w:val="0000FF"/>
          <w:sz w:val="40"/>
          <w:szCs w:val="40"/>
        </w:rPr>
        <w:t>Operadores aritméticos</w:t>
      </w:r>
      <w:r w:rsidR="00BC4E7F" w:rsidRPr="00241D45">
        <w:rPr>
          <w:rFonts w:ascii="CMU Serif" w:hAnsi="CMU Serif" w:cs="CMU Serif"/>
          <w:sz w:val="40"/>
          <w:szCs w:val="40"/>
        </w:rPr>
        <w:t>;</w:t>
      </w:r>
    </w:p>
    <w:p w14:paraId="0088C31C" w14:textId="7346716F" w:rsidR="00BC4E7F" w:rsidRPr="00BC4E7F" w:rsidRDefault="00BC4E7F" w:rsidP="00BC4E7F">
      <w:pPr>
        <w:pStyle w:val="PargrafodaLista"/>
        <w:numPr>
          <w:ilvl w:val="0"/>
          <w:numId w:val="5"/>
        </w:numPr>
        <w:rPr>
          <w:rFonts w:ascii="CMU Serif" w:hAnsi="CMU Serif" w:cs="CMU Serif"/>
          <w:b/>
          <w:bCs/>
          <w:sz w:val="40"/>
          <w:szCs w:val="40"/>
        </w:rPr>
      </w:pPr>
      <w:r w:rsidRPr="00BC4E7F">
        <w:rPr>
          <w:rFonts w:ascii="CMU Serif" w:hAnsi="CMU Serif" w:cs="CMU Serif"/>
          <w:b/>
          <w:bCs/>
          <w:color w:val="0000FF"/>
          <w:sz w:val="40"/>
          <w:szCs w:val="40"/>
        </w:rPr>
        <w:t>Operadores relacionais</w:t>
      </w:r>
      <w:r w:rsidRPr="00241D45">
        <w:rPr>
          <w:rFonts w:ascii="CMU Serif" w:hAnsi="CMU Serif" w:cs="CMU Serif"/>
          <w:sz w:val="40"/>
          <w:szCs w:val="40"/>
        </w:rPr>
        <w:t>;</w:t>
      </w:r>
    </w:p>
    <w:p w14:paraId="0E4CD56E" w14:textId="41A587AE" w:rsidR="00BC4E7F" w:rsidRPr="00BC4E7F" w:rsidRDefault="00BC4E7F" w:rsidP="00BC4E7F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 w:rsidRPr="00BC4E7F">
        <w:rPr>
          <w:rFonts w:ascii="CMU Serif" w:hAnsi="CMU Serif" w:cs="CMU Serif"/>
          <w:b/>
          <w:bCs/>
          <w:color w:val="0000FF"/>
          <w:sz w:val="40"/>
          <w:szCs w:val="40"/>
        </w:rPr>
        <w:t>Operadores lógicos</w:t>
      </w:r>
      <w:r w:rsidRPr="00241D45">
        <w:rPr>
          <w:rFonts w:ascii="CMU Serif" w:hAnsi="CMU Serif" w:cs="CMU Serif"/>
          <w:sz w:val="40"/>
          <w:szCs w:val="40"/>
        </w:rPr>
        <w:t>.</w:t>
      </w:r>
    </w:p>
    <w:p w14:paraId="6F8DEAFE" w14:textId="2667BAB5" w:rsidR="00BC4E7F" w:rsidRDefault="00BC4E7F" w:rsidP="00A4705C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70E0F4F" w14:textId="32E73A83" w:rsidR="00BC4E7F" w:rsidRPr="00BF199B" w:rsidRDefault="00BC4E7F" w:rsidP="00BC4E7F">
      <w:pPr>
        <w:jc w:val="both"/>
        <w:rPr>
          <w:rFonts w:ascii="CMU Serif" w:hAnsi="CMU Serif" w:cs="CMU Serif"/>
          <w:sz w:val="40"/>
          <w:szCs w:val="40"/>
        </w:rPr>
      </w:pPr>
      <w:r w:rsidRPr="00BF199B">
        <w:rPr>
          <w:rFonts w:ascii="CMU Serif" w:hAnsi="CMU Serif" w:cs="CMU Serif"/>
          <w:sz w:val="40"/>
          <w:szCs w:val="40"/>
        </w:rPr>
        <w:lastRenderedPageBreak/>
        <w:t xml:space="preserve">O 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begin"/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instrText xml:space="preserve"> REF _Ref65786353 \h </w:instrText>
      </w:r>
      <w:r w:rsidR="00BF199B" w:rsidRPr="00BF199B">
        <w:rPr>
          <w:rFonts w:ascii="CMU Serif" w:hAnsi="CMU Serif" w:cs="CMU Serif"/>
          <w:b/>
          <w:bCs/>
          <w:color w:val="0000FF"/>
          <w:sz w:val="40"/>
          <w:szCs w:val="40"/>
        </w:rPr>
        <w:instrText xml:space="preserve"> \* MERGEFORMAT </w:instrTex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separate"/>
      </w:r>
      <w:r w:rsidR="00DB32C7" w:rsidRPr="00DB32C7">
        <w:rPr>
          <w:rFonts w:ascii="Tw Cen MT" w:hAnsi="Tw Cen MT"/>
          <w:b/>
          <w:bCs/>
          <w:color w:val="0000FF"/>
          <w:sz w:val="40"/>
          <w:szCs w:val="40"/>
        </w:rPr>
        <w:t xml:space="preserve">Quadro </w:t>
      </w:r>
      <w:r w:rsidR="00DB32C7" w:rsidRPr="00DB32C7">
        <w:rPr>
          <w:rFonts w:ascii="Tw Cen MT" w:hAnsi="Tw Cen MT"/>
          <w:b/>
          <w:bCs/>
          <w:noProof/>
          <w:color w:val="0000FF"/>
          <w:sz w:val="40"/>
          <w:szCs w:val="40"/>
        </w:rPr>
        <w:t>1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end"/>
      </w:r>
      <w:r w:rsidRPr="00BF199B">
        <w:rPr>
          <w:rFonts w:ascii="CMU Serif" w:hAnsi="CMU Serif" w:cs="CMU Serif"/>
          <w:sz w:val="40"/>
          <w:szCs w:val="40"/>
        </w:rPr>
        <w:t xml:space="preserve"> apresenta os 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t>operadores aritméticos</w:t>
      </w:r>
      <w:r w:rsidRPr="00BF199B">
        <w:rPr>
          <w:rFonts w:ascii="CMU Serif" w:hAnsi="CMU Serif" w:cs="CMU Serif"/>
          <w:sz w:val="40"/>
          <w:szCs w:val="40"/>
        </w:rPr>
        <w:t xml:space="preserve"> e sua ordem de precedência. Porém, deve-se salientar que o usuário no momento da escrita de uma expressão ainda deverá levar em consideração os parênteses internos como os primeiros na ordem de precedência global de uma expressão aritmética.</w:t>
      </w:r>
    </w:p>
    <w:p w14:paraId="708E1AE5" w14:textId="77777777" w:rsidR="00BC4E7F" w:rsidRPr="00BC4E7F" w:rsidRDefault="00BC4E7F" w:rsidP="00BC4E7F">
      <w:pPr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BC4E7F" w14:paraId="12E68F19" w14:textId="77777777" w:rsidTr="00BC4E7F">
        <w:tc>
          <w:tcPr>
            <w:tcW w:w="16387" w:type="dxa"/>
          </w:tcPr>
          <w:p w14:paraId="29072A17" w14:textId="6C4470CA" w:rsidR="00BC4E7F" w:rsidRDefault="00BC4E7F" w:rsidP="00BC4E7F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bookmarkStart w:id="0" w:name="_Ref65786353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DB32C7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1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bookmarkEnd w:id="0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Operadores aritméticos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BC4E7F" w14:paraId="207012D2" w14:textId="77777777" w:rsidTr="00BC4E7F">
        <w:tc>
          <w:tcPr>
            <w:tcW w:w="16387" w:type="dxa"/>
          </w:tcPr>
          <w:tbl>
            <w:tblPr>
              <w:tblStyle w:val="Tabelacomgrade"/>
              <w:tblW w:w="5000" w:type="pct"/>
              <w:jc w:val="center"/>
              <w:tblLook w:val="04A0" w:firstRow="1" w:lastRow="0" w:firstColumn="1" w:lastColumn="0" w:noHBand="0" w:noVBand="1"/>
            </w:tblPr>
            <w:tblGrid>
              <w:gridCol w:w="5427"/>
              <w:gridCol w:w="5427"/>
              <w:gridCol w:w="5307"/>
            </w:tblGrid>
            <w:tr w:rsidR="00BC4E7F" w:rsidRPr="00F11E54" w14:paraId="55FA4987" w14:textId="77777777" w:rsidTr="00BC4E7F">
              <w:trPr>
                <w:jc w:val="center"/>
              </w:trPr>
              <w:tc>
                <w:tcPr>
                  <w:tcW w:w="1679" w:type="pct"/>
                  <w:tcBorders>
                    <w:top w:val="single" w:sz="4" w:space="0" w:color="auto"/>
                  </w:tcBorders>
                  <w:vAlign w:val="center"/>
                </w:tcPr>
                <w:p w14:paraId="5E0E0E8E" w14:textId="4D3C5357" w:rsidR="00BC4E7F" w:rsidRPr="00E33B54" w:rsidRDefault="00BC4E7F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 xml:space="preserve">Operador </w:t>
                  </w: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em Python 3</w:t>
                  </w:r>
                </w:p>
              </w:tc>
              <w:tc>
                <w:tcPr>
                  <w:tcW w:w="1679" w:type="pct"/>
                  <w:tcBorders>
                    <w:top w:val="single" w:sz="4" w:space="0" w:color="auto"/>
                  </w:tcBorders>
                  <w:vAlign w:val="center"/>
                </w:tcPr>
                <w:p w14:paraId="5C513E18" w14:textId="77777777" w:rsidR="00BC4E7F" w:rsidRPr="00E33B54" w:rsidRDefault="00BC4E7F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Função</w:t>
                  </w:r>
                </w:p>
              </w:tc>
              <w:tc>
                <w:tcPr>
                  <w:tcW w:w="1642" w:type="pct"/>
                  <w:tcBorders>
                    <w:top w:val="single" w:sz="4" w:space="0" w:color="auto"/>
                  </w:tcBorders>
                  <w:vAlign w:val="center"/>
                </w:tcPr>
                <w:p w14:paraId="33C7F6C3" w14:textId="7CD50376" w:rsidR="00BC4E7F" w:rsidRPr="00E33B54" w:rsidRDefault="00BF199B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Hierarquia</w:t>
                  </w:r>
                </w:p>
              </w:tc>
            </w:tr>
            <w:tr w:rsidR="00BC4E7F" w:rsidRPr="00F11E54" w14:paraId="4CBA0F92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7DE39396" w14:textId="59490749" w:rsidR="00BC4E7F" w:rsidRPr="00BC4E7F" w:rsidRDefault="00BC4E7F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+</w:t>
                  </w:r>
                </w:p>
              </w:tc>
              <w:tc>
                <w:tcPr>
                  <w:tcW w:w="1679" w:type="pct"/>
                  <w:vAlign w:val="center"/>
                </w:tcPr>
                <w:p w14:paraId="1EA1CFA4" w14:textId="4556830C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Adição</w:t>
                  </w:r>
                </w:p>
              </w:tc>
              <w:tc>
                <w:tcPr>
                  <w:tcW w:w="1642" w:type="pct"/>
                  <w:vMerge w:val="restart"/>
                  <w:vAlign w:val="center"/>
                </w:tcPr>
                <w:p w14:paraId="40A77AA7" w14:textId="3160F159" w:rsidR="00BC4E7F" w:rsidRPr="00BC4E7F" w:rsidRDefault="00BC4E7F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3º</w:t>
                  </w:r>
                </w:p>
              </w:tc>
            </w:tr>
            <w:tr w:rsidR="00BC4E7F" w:rsidRPr="00F11E54" w14:paraId="6FDDC5F2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3156DC72" w14:textId="29FFC203" w:rsidR="00BC4E7F" w:rsidRPr="00BC4E7F" w:rsidRDefault="00BC4E7F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-</w:t>
                  </w:r>
                </w:p>
              </w:tc>
              <w:tc>
                <w:tcPr>
                  <w:tcW w:w="1679" w:type="pct"/>
                  <w:vAlign w:val="center"/>
                </w:tcPr>
                <w:p w14:paraId="6C53BD48" w14:textId="2DA6F0A4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Subtração</w:t>
                  </w:r>
                </w:p>
              </w:tc>
              <w:tc>
                <w:tcPr>
                  <w:tcW w:w="1642" w:type="pct"/>
                  <w:vMerge/>
                  <w:vAlign w:val="center"/>
                </w:tcPr>
                <w:p w14:paraId="63915203" w14:textId="77777777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</w:p>
              </w:tc>
            </w:tr>
            <w:tr w:rsidR="00BC4E7F" w:rsidRPr="00F11E54" w14:paraId="3E08C41B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59202B98" w14:textId="53C2B28C" w:rsidR="00BC4E7F" w:rsidRPr="00BC4E7F" w:rsidRDefault="00BC4E7F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*</w:t>
                  </w:r>
                </w:p>
              </w:tc>
              <w:tc>
                <w:tcPr>
                  <w:tcW w:w="1679" w:type="pct"/>
                  <w:vAlign w:val="center"/>
                </w:tcPr>
                <w:p w14:paraId="42353964" w14:textId="4D22326B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Multiplicação</w:t>
                  </w:r>
                </w:p>
              </w:tc>
              <w:tc>
                <w:tcPr>
                  <w:tcW w:w="1642" w:type="pct"/>
                  <w:vMerge w:val="restart"/>
                  <w:vAlign w:val="center"/>
                </w:tcPr>
                <w:p w14:paraId="0EE77CA2" w14:textId="1FDCEAE4" w:rsidR="00BC4E7F" w:rsidRPr="00BC4E7F" w:rsidRDefault="00BC4E7F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2º</w:t>
                  </w:r>
                </w:p>
              </w:tc>
            </w:tr>
            <w:tr w:rsidR="00BC4E7F" w:rsidRPr="00F11E54" w14:paraId="52847752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69F6D403" w14:textId="6F488D4F" w:rsidR="00BC4E7F" w:rsidRPr="00BC4E7F" w:rsidRDefault="00BC4E7F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/</w:t>
                  </w:r>
                </w:p>
              </w:tc>
              <w:tc>
                <w:tcPr>
                  <w:tcW w:w="1679" w:type="pct"/>
                  <w:vAlign w:val="center"/>
                </w:tcPr>
                <w:p w14:paraId="3D3057E6" w14:textId="00CB2DB7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Divisão</w:t>
                  </w:r>
                </w:p>
              </w:tc>
              <w:tc>
                <w:tcPr>
                  <w:tcW w:w="1642" w:type="pct"/>
                  <w:vMerge/>
                  <w:vAlign w:val="center"/>
                </w:tcPr>
                <w:p w14:paraId="02A8E01C" w14:textId="77777777" w:rsidR="00BC4E7F" w:rsidRPr="00BC4E7F" w:rsidRDefault="00BC4E7F" w:rsidP="00BC4E7F">
                  <w:pPr>
                    <w:jc w:val="both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</w:p>
              </w:tc>
            </w:tr>
            <w:tr w:rsidR="00BF199B" w:rsidRPr="00F11E54" w14:paraId="7491D7A0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25D17C4E" w14:textId="18BA1003" w:rsidR="00BF199B" w:rsidRPr="00BC4E7F" w:rsidRDefault="00BF199B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**</w:t>
                  </w:r>
                </w:p>
              </w:tc>
              <w:tc>
                <w:tcPr>
                  <w:tcW w:w="1679" w:type="pct"/>
                  <w:vAlign w:val="center"/>
                </w:tcPr>
                <w:p w14:paraId="709A86D0" w14:textId="7C5CC236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Exponenciação</w:t>
                  </w:r>
                </w:p>
              </w:tc>
              <w:tc>
                <w:tcPr>
                  <w:tcW w:w="1642" w:type="pct"/>
                  <w:vMerge w:val="restart"/>
                  <w:vAlign w:val="center"/>
                </w:tcPr>
                <w:p w14:paraId="7332C887" w14:textId="79F232F1" w:rsidR="00BF199B" w:rsidRPr="00BC4E7F" w:rsidRDefault="00BF199B" w:rsidP="00BC4E7F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1º</w:t>
                  </w:r>
                </w:p>
              </w:tc>
            </w:tr>
            <w:tr w:rsidR="00BF199B" w:rsidRPr="00F11E54" w14:paraId="349D79B8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2F49ED16" w14:textId="007186C2" w:rsidR="00BF199B" w:rsidRPr="00BC4E7F" w:rsidRDefault="00BF199B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sqrt</w:t>
                  </w:r>
                </w:p>
              </w:tc>
              <w:tc>
                <w:tcPr>
                  <w:tcW w:w="1679" w:type="pct"/>
                  <w:vAlign w:val="center"/>
                </w:tcPr>
                <w:p w14:paraId="421933E4" w14:textId="6D3C9F2D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Radiciação</w:t>
                  </w:r>
                </w:p>
              </w:tc>
              <w:tc>
                <w:tcPr>
                  <w:tcW w:w="1642" w:type="pct"/>
                  <w:vMerge/>
                  <w:vAlign w:val="center"/>
                </w:tcPr>
                <w:p w14:paraId="5BE895EE" w14:textId="77777777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</w:p>
              </w:tc>
            </w:tr>
            <w:tr w:rsidR="00BF199B" w:rsidRPr="00F11E54" w14:paraId="53E2C5DD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21D4AE1B" w14:textId="3DCD9BA2" w:rsidR="00BF199B" w:rsidRPr="00BC4E7F" w:rsidRDefault="00BF199B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%</w:t>
                  </w:r>
                </w:p>
              </w:tc>
              <w:tc>
                <w:tcPr>
                  <w:tcW w:w="1679" w:type="pct"/>
                  <w:vAlign w:val="center"/>
                </w:tcPr>
                <w:p w14:paraId="7727F49B" w14:textId="7A7B12A3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Resto da divisão</w:t>
                  </w:r>
                </w:p>
              </w:tc>
              <w:tc>
                <w:tcPr>
                  <w:tcW w:w="1642" w:type="pct"/>
                  <w:vMerge/>
                  <w:vAlign w:val="center"/>
                </w:tcPr>
                <w:p w14:paraId="52DFE45B" w14:textId="12F2C0C1" w:rsidR="00BF199B" w:rsidRPr="00BC4E7F" w:rsidRDefault="00BF199B" w:rsidP="00BC4E7F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</w:p>
              </w:tc>
            </w:tr>
            <w:tr w:rsidR="00BF199B" w:rsidRPr="00F11E54" w14:paraId="7987EF92" w14:textId="77777777" w:rsidTr="00BC4E7F">
              <w:trPr>
                <w:jc w:val="center"/>
              </w:trPr>
              <w:tc>
                <w:tcPr>
                  <w:tcW w:w="1679" w:type="pct"/>
                  <w:vAlign w:val="center"/>
                </w:tcPr>
                <w:p w14:paraId="1FBE3676" w14:textId="7C38C552" w:rsidR="00BF199B" w:rsidRPr="00BC4E7F" w:rsidRDefault="00BF199B" w:rsidP="00BC4E7F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BC4E7F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//</w:t>
                  </w:r>
                </w:p>
              </w:tc>
              <w:tc>
                <w:tcPr>
                  <w:tcW w:w="1679" w:type="pct"/>
                  <w:vAlign w:val="center"/>
                </w:tcPr>
                <w:p w14:paraId="5F3C18EB" w14:textId="695F6E28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BC4E7F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Quociente da divisão</w:t>
                  </w:r>
                </w:p>
              </w:tc>
              <w:tc>
                <w:tcPr>
                  <w:tcW w:w="1642" w:type="pct"/>
                  <w:vMerge/>
                  <w:vAlign w:val="center"/>
                </w:tcPr>
                <w:p w14:paraId="1F94D739" w14:textId="77777777" w:rsidR="00BF199B" w:rsidRPr="00BC4E7F" w:rsidRDefault="00BF199B" w:rsidP="00BC4E7F">
                  <w:pPr>
                    <w:jc w:val="both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</w:p>
              </w:tc>
            </w:tr>
          </w:tbl>
          <w:p w14:paraId="320C6449" w14:textId="77777777" w:rsidR="00BC4E7F" w:rsidRDefault="00BC4E7F" w:rsidP="00A4705C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4B94B4E6" w14:textId="70892ED9" w:rsidR="00BC4E7F" w:rsidRPr="00BF199B" w:rsidRDefault="00BF199B" w:rsidP="00A4705C">
      <w:pPr>
        <w:rPr>
          <w:rFonts w:ascii="CMU Serif" w:hAnsi="CMU Serif" w:cs="CMU Serif"/>
          <w:sz w:val="40"/>
          <w:szCs w:val="40"/>
        </w:rPr>
      </w:pPr>
      <w:r w:rsidRPr="00BF199B">
        <w:rPr>
          <w:rFonts w:ascii="CMU Serif" w:hAnsi="CMU Serif" w:cs="CMU Serif"/>
          <w:sz w:val="40"/>
          <w:szCs w:val="40"/>
        </w:rPr>
        <w:lastRenderedPageBreak/>
        <w:t xml:space="preserve">O 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begin"/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instrText xml:space="preserve"> REF _Ref65787266 \h  \* MERGEFORMAT </w:instrTex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separate"/>
      </w:r>
      <w:r w:rsidR="00DB32C7" w:rsidRPr="00DB32C7">
        <w:rPr>
          <w:rFonts w:ascii="Tw Cen MT" w:hAnsi="Tw Cen MT"/>
          <w:b/>
          <w:bCs/>
          <w:color w:val="0000FF"/>
          <w:sz w:val="40"/>
          <w:szCs w:val="40"/>
        </w:rPr>
        <w:t xml:space="preserve">Quadro </w:t>
      </w:r>
      <w:r w:rsidR="00DB32C7" w:rsidRPr="00DB32C7">
        <w:rPr>
          <w:rFonts w:ascii="Tw Cen MT" w:hAnsi="Tw Cen MT"/>
          <w:b/>
          <w:bCs/>
          <w:noProof/>
          <w:color w:val="0000FF"/>
          <w:sz w:val="40"/>
          <w:szCs w:val="40"/>
        </w:rPr>
        <w:t>2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end"/>
      </w:r>
      <w:r w:rsidRPr="00BF199B">
        <w:rPr>
          <w:rFonts w:ascii="CMU Serif" w:hAnsi="CMU Serif" w:cs="CMU Serif"/>
          <w:sz w:val="40"/>
          <w:szCs w:val="40"/>
        </w:rPr>
        <w:t xml:space="preserve"> e 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begin"/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instrText xml:space="preserve"> REF _Ref65787284 \h  \* MERGEFORMAT </w:instrTex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separate"/>
      </w:r>
      <w:r w:rsidR="00DB32C7" w:rsidRPr="00DB32C7">
        <w:rPr>
          <w:rFonts w:ascii="Tw Cen MT" w:hAnsi="Tw Cen MT"/>
          <w:b/>
          <w:bCs/>
          <w:color w:val="0000FF"/>
          <w:sz w:val="40"/>
          <w:szCs w:val="40"/>
        </w:rPr>
        <w:t xml:space="preserve">Quadro </w:t>
      </w:r>
      <w:r w:rsidR="00DB32C7" w:rsidRPr="00DB32C7">
        <w:rPr>
          <w:rFonts w:ascii="Tw Cen MT" w:hAnsi="Tw Cen MT"/>
          <w:b/>
          <w:bCs/>
          <w:noProof/>
          <w:color w:val="0000FF"/>
          <w:sz w:val="40"/>
          <w:szCs w:val="40"/>
        </w:rPr>
        <w:t>3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end"/>
      </w:r>
      <w:r w:rsidRPr="00BF199B">
        <w:rPr>
          <w:rFonts w:ascii="CMU Serif" w:hAnsi="CMU Serif" w:cs="CMU Serif"/>
          <w:sz w:val="40"/>
          <w:szCs w:val="40"/>
        </w:rPr>
        <w:t xml:space="preserve"> apresentam os 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t>operadores relacionais</w:t>
      </w:r>
      <w:r w:rsidRPr="00BF199B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BF199B">
        <w:rPr>
          <w:rFonts w:ascii="CMU Serif" w:hAnsi="CMU Serif" w:cs="CMU Serif"/>
          <w:sz w:val="40"/>
          <w:szCs w:val="40"/>
        </w:rPr>
        <w:t xml:space="preserve">e 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t>lógicos</w:t>
      </w:r>
      <w:r>
        <w:rPr>
          <w:rFonts w:ascii="CMU Serif" w:hAnsi="CMU Serif" w:cs="CMU Serif"/>
          <w:sz w:val="40"/>
          <w:szCs w:val="40"/>
        </w:rPr>
        <w:t xml:space="preserve">, </w:t>
      </w:r>
      <w:r w:rsidRPr="00BF199B">
        <w:rPr>
          <w:rFonts w:ascii="CMU Serif" w:hAnsi="CMU Serif" w:cs="CMU Serif"/>
          <w:sz w:val="40"/>
          <w:szCs w:val="40"/>
        </w:rPr>
        <w:t>respectivamente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BF199B" w14:paraId="4596CA2D" w14:textId="77777777" w:rsidTr="00E33B54">
        <w:tc>
          <w:tcPr>
            <w:tcW w:w="16387" w:type="dxa"/>
          </w:tcPr>
          <w:p w14:paraId="2CF4C783" w14:textId="3309112B" w:rsidR="00BF199B" w:rsidRDefault="00BF199B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bookmarkStart w:id="1" w:name="_Ref65787266"/>
            <w:bookmarkStart w:id="2" w:name="_Ref65787253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DB32C7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2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bookmarkEnd w:id="1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bookmarkStart w:id="3" w:name="_Ref65787262"/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Operadores relacionais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  <w:bookmarkEnd w:id="2"/>
            <w:bookmarkEnd w:id="3"/>
          </w:p>
        </w:tc>
      </w:tr>
      <w:tr w:rsidR="00BF199B" w14:paraId="178E1B44" w14:textId="77777777" w:rsidTr="00E33B54">
        <w:tc>
          <w:tcPr>
            <w:tcW w:w="16387" w:type="dxa"/>
          </w:tcPr>
          <w:tbl>
            <w:tblPr>
              <w:tblStyle w:val="Tabelacomgrade"/>
              <w:tblW w:w="2369" w:type="pct"/>
              <w:jc w:val="center"/>
              <w:tblLook w:val="04A0" w:firstRow="1" w:lastRow="0" w:firstColumn="1" w:lastColumn="0" w:noHBand="0" w:noVBand="1"/>
            </w:tblPr>
            <w:tblGrid>
              <w:gridCol w:w="4512"/>
              <w:gridCol w:w="3145"/>
            </w:tblGrid>
            <w:tr w:rsidR="00BF199B" w:rsidRPr="00F11E54" w14:paraId="3A6CA0F4" w14:textId="77777777" w:rsidTr="00080FFE">
              <w:trPr>
                <w:jc w:val="center"/>
              </w:trPr>
              <w:tc>
                <w:tcPr>
                  <w:tcW w:w="2946" w:type="pct"/>
                  <w:tcBorders>
                    <w:top w:val="single" w:sz="4" w:space="0" w:color="auto"/>
                  </w:tcBorders>
                  <w:vAlign w:val="center"/>
                </w:tcPr>
                <w:p w14:paraId="44D6F52B" w14:textId="77777777" w:rsidR="00BF199B" w:rsidRPr="00E33B54" w:rsidRDefault="00BF199B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 xml:space="preserve">Operador </w:t>
                  </w: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em Python 3</w:t>
                  </w:r>
                </w:p>
              </w:tc>
              <w:tc>
                <w:tcPr>
                  <w:tcW w:w="2054" w:type="pct"/>
                  <w:tcBorders>
                    <w:top w:val="single" w:sz="4" w:space="0" w:color="auto"/>
                  </w:tcBorders>
                  <w:vAlign w:val="center"/>
                </w:tcPr>
                <w:p w14:paraId="05883DC7" w14:textId="77777777" w:rsidR="00BF199B" w:rsidRPr="00E33B54" w:rsidRDefault="00BF199B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Função</w:t>
                  </w:r>
                </w:p>
              </w:tc>
            </w:tr>
            <w:tr w:rsidR="00BF199B" w:rsidRPr="00F11E54" w14:paraId="79B0215D" w14:textId="77777777" w:rsidTr="00080FFE">
              <w:trPr>
                <w:jc w:val="center"/>
              </w:trPr>
              <w:tc>
                <w:tcPr>
                  <w:tcW w:w="2946" w:type="pct"/>
                  <w:vAlign w:val="center"/>
                </w:tcPr>
                <w:p w14:paraId="74678229" w14:textId="13F50FB9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==</w:t>
                  </w:r>
                </w:p>
              </w:tc>
              <w:tc>
                <w:tcPr>
                  <w:tcW w:w="2054" w:type="pct"/>
                  <w:vAlign w:val="center"/>
                </w:tcPr>
                <w:p w14:paraId="41F950B6" w14:textId="34C66514" w:rsidR="00BF199B" w:rsidRPr="00BC4E7F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Igual</w:t>
                  </w:r>
                </w:p>
              </w:tc>
            </w:tr>
            <w:tr w:rsidR="00BF199B" w:rsidRPr="00F11E54" w14:paraId="758E10B2" w14:textId="77777777" w:rsidTr="00080FFE">
              <w:trPr>
                <w:jc w:val="center"/>
              </w:trPr>
              <w:tc>
                <w:tcPr>
                  <w:tcW w:w="2946" w:type="pct"/>
                  <w:vAlign w:val="center"/>
                </w:tcPr>
                <w:p w14:paraId="74FCE20C" w14:textId="535194FC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&gt;</w:t>
                  </w:r>
                </w:p>
              </w:tc>
              <w:tc>
                <w:tcPr>
                  <w:tcW w:w="2054" w:type="pct"/>
                  <w:vAlign w:val="center"/>
                </w:tcPr>
                <w:p w14:paraId="2478CA8A" w14:textId="68A8DDEA" w:rsidR="00BF199B" w:rsidRPr="00BC4E7F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Maior que</w:t>
                  </w:r>
                </w:p>
              </w:tc>
            </w:tr>
            <w:tr w:rsidR="00BF199B" w:rsidRPr="00F11E54" w14:paraId="66227F7C" w14:textId="77777777" w:rsidTr="00080FFE">
              <w:trPr>
                <w:jc w:val="center"/>
              </w:trPr>
              <w:tc>
                <w:tcPr>
                  <w:tcW w:w="2946" w:type="pct"/>
                  <w:vAlign w:val="center"/>
                </w:tcPr>
                <w:p w14:paraId="66237A77" w14:textId="125176CD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&lt;</w:t>
                  </w:r>
                </w:p>
              </w:tc>
              <w:tc>
                <w:tcPr>
                  <w:tcW w:w="2054" w:type="pct"/>
                  <w:vAlign w:val="center"/>
                </w:tcPr>
                <w:p w14:paraId="7A1E2688" w14:textId="313894C0" w:rsidR="00BF199B" w:rsidRPr="00BC4E7F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Menor que</w:t>
                  </w:r>
                </w:p>
              </w:tc>
            </w:tr>
            <w:tr w:rsidR="00BF199B" w:rsidRPr="00F11E54" w14:paraId="550F0F2C" w14:textId="77777777" w:rsidTr="00080FFE">
              <w:trPr>
                <w:jc w:val="center"/>
              </w:trPr>
              <w:tc>
                <w:tcPr>
                  <w:tcW w:w="2946" w:type="pct"/>
                  <w:vAlign w:val="center"/>
                </w:tcPr>
                <w:p w14:paraId="5481B626" w14:textId="3B68D545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&gt;=</w:t>
                  </w:r>
                </w:p>
              </w:tc>
              <w:tc>
                <w:tcPr>
                  <w:tcW w:w="2054" w:type="pct"/>
                  <w:vAlign w:val="center"/>
                </w:tcPr>
                <w:p w14:paraId="0F35C48C" w14:textId="358B1B1F" w:rsidR="00BF199B" w:rsidRPr="00BC4E7F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Maior igual</w:t>
                  </w:r>
                </w:p>
              </w:tc>
            </w:tr>
            <w:tr w:rsidR="00BF199B" w:rsidRPr="00F11E54" w14:paraId="7AB920E1" w14:textId="77777777" w:rsidTr="00080FFE">
              <w:trPr>
                <w:jc w:val="center"/>
              </w:trPr>
              <w:tc>
                <w:tcPr>
                  <w:tcW w:w="2946" w:type="pct"/>
                  <w:vAlign w:val="center"/>
                </w:tcPr>
                <w:p w14:paraId="3DC5EC9E" w14:textId="3FCA8039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&lt;=</w:t>
                  </w:r>
                </w:p>
              </w:tc>
              <w:tc>
                <w:tcPr>
                  <w:tcW w:w="2054" w:type="pct"/>
                  <w:vAlign w:val="center"/>
                </w:tcPr>
                <w:p w14:paraId="6D1336DF" w14:textId="69C418BD" w:rsidR="00BF199B" w:rsidRPr="00BC4E7F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Menor irgual</w:t>
                  </w:r>
                </w:p>
              </w:tc>
            </w:tr>
            <w:tr w:rsidR="00BF199B" w:rsidRPr="00F11E54" w14:paraId="36482716" w14:textId="77777777" w:rsidTr="00080FFE">
              <w:trPr>
                <w:jc w:val="center"/>
              </w:trPr>
              <w:tc>
                <w:tcPr>
                  <w:tcW w:w="2946" w:type="pct"/>
                  <w:vAlign w:val="center"/>
                </w:tcPr>
                <w:p w14:paraId="2B2F6235" w14:textId="480FB25E" w:rsidR="00BF199B" w:rsidRPr="004E1BEA" w:rsidRDefault="00BF199B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!=</w:t>
                  </w:r>
                </w:p>
              </w:tc>
              <w:tc>
                <w:tcPr>
                  <w:tcW w:w="2054" w:type="pct"/>
                  <w:vAlign w:val="center"/>
                </w:tcPr>
                <w:p w14:paraId="53D75881" w14:textId="008880CC" w:rsidR="00BF199B" w:rsidRPr="00BF199B" w:rsidRDefault="00BF199B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  <w:u w:val="double"/>
                    </w:rPr>
                  </w:pPr>
                  <w:r w:rsidRPr="00BF199B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Diferente</w:t>
                  </w:r>
                </w:p>
              </w:tc>
            </w:tr>
          </w:tbl>
          <w:p w14:paraId="13B811C3" w14:textId="77777777" w:rsidR="00BF199B" w:rsidRDefault="00BF199B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4FA36DD5" w14:textId="409FADE8" w:rsidR="00BF199B" w:rsidRDefault="00BF199B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BF199B" w14:paraId="0C029874" w14:textId="77777777" w:rsidTr="00E33B54">
        <w:tc>
          <w:tcPr>
            <w:tcW w:w="16387" w:type="dxa"/>
          </w:tcPr>
          <w:p w14:paraId="7D785284" w14:textId="6E99715A" w:rsidR="00BF199B" w:rsidRDefault="00BF199B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bookmarkStart w:id="4" w:name="_Ref65787284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DB32C7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3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bookmarkEnd w:id="4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Operadores lógicos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BF199B" w14:paraId="2F52D5DF" w14:textId="77777777" w:rsidTr="00E33B54">
        <w:tc>
          <w:tcPr>
            <w:tcW w:w="16387" w:type="dxa"/>
          </w:tcPr>
          <w:tbl>
            <w:tblPr>
              <w:tblStyle w:val="Tabelacomgrade"/>
              <w:tblW w:w="3625" w:type="pct"/>
              <w:jc w:val="center"/>
              <w:tblLook w:val="04A0" w:firstRow="1" w:lastRow="0" w:firstColumn="1" w:lastColumn="0" w:noHBand="0" w:noVBand="1"/>
            </w:tblPr>
            <w:tblGrid>
              <w:gridCol w:w="5426"/>
              <w:gridCol w:w="3146"/>
              <w:gridCol w:w="3145"/>
            </w:tblGrid>
            <w:tr w:rsidR="00E33B54" w:rsidRPr="00F11E54" w14:paraId="6EB2114D" w14:textId="562A1289" w:rsidTr="00E33B54">
              <w:trPr>
                <w:jc w:val="center"/>
              </w:trPr>
              <w:tc>
                <w:tcPr>
                  <w:tcW w:w="2315" w:type="pct"/>
                  <w:tcBorders>
                    <w:top w:val="single" w:sz="4" w:space="0" w:color="auto"/>
                  </w:tcBorders>
                  <w:vAlign w:val="center"/>
                </w:tcPr>
                <w:p w14:paraId="5A9F4F6A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 xml:space="preserve">Operador </w:t>
                  </w: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em Python 3</w:t>
                  </w:r>
                </w:p>
              </w:tc>
              <w:tc>
                <w:tcPr>
                  <w:tcW w:w="1342" w:type="pct"/>
                  <w:tcBorders>
                    <w:top w:val="single" w:sz="4" w:space="0" w:color="auto"/>
                  </w:tcBorders>
                  <w:vAlign w:val="center"/>
                </w:tcPr>
                <w:p w14:paraId="2CB674F8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Função</w:t>
                  </w:r>
                </w:p>
              </w:tc>
              <w:tc>
                <w:tcPr>
                  <w:tcW w:w="1342" w:type="pct"/>
                  <w:tcBorders>
                    <w:top w:val="single" w:sz="4" w:space="0" w:color="auto"/>
                  </w:tcBorders>
                </w:tcPr>
                <w:p w14:paraId="2715FB0C" w14:textId="389B4694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Hierarquia</w:t>
                  </w:r>
                </w:p>
              </w:tc>
            </w:tr>
            <w:tr w:rsidR="00E33B54" w:rsidRPr="00F11E54" w14:paraId="68D11E08" w14:textId="114CB6B5" w:rsidTr="00E33B54">
              <w:trPr>
                <w:jc w:val="center"/>
              </w:trPr>
              <w:tc>
                <w:tcPr>
                  <w:tcW w:w="2315" w:type="pct"/>
                  <w:vAlign w:val="center"/>
                </w:tcPr>
                <w:p w14:paraId="404EB48E" w14:textId="61D5766C" w:rsidR="00E33B54" w:rsidRPr="004E1BEA" w:rsidRDefault="00E33B54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and</w:t>
                  </w:r>
                </w:p>
              </w:tc>
              <w:tc>
                <w:tcPr>
                  <w:tcW w:w="1342" w:type="pct"/>
                  <w:vAlign w:val="center"/>
                </w:tcPr>
                <w:p w14:paraId="26716F8C" w14:textId="3F78F716" w:rsidR="00E33B54" w:rsidRPr="00BC4E7F" w:rsidRDefault="00E33B54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Conjunção</w:t>
                  </w:r>
                </w:p>
              </w:tc>
              <w:tc>
                <w:tcPr>
                  <w:tcW w:w="1342" w:type="pct"/>
                </w:tcPr>
                <w:p w14:paraId="4709EBD6" w14:textId="20B2BE7D" w:rsidR="00E33B54" w:rsidRPr="00E33B54" w:rsidRDefault="00E33B54" w:rsidP="00BF199B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2º</w:t>
                  </w:r>
                </w:p>
              </w:tc>
            </w:tr>
            <w:tr w:rsidR="00E33B54" w:rsidRPr="00F11E54" w14:paraId="3C5B6FF1" w14:textId="62A93F6A" w:rsidTr="004E1BEA">
              <w:trPr>
                <w:trHeight w:val="319"/>
                <w:jc w:val="center"/>
              </w:trPr>
              <w:tc>
                <w:tcPr>
                  <w:tcW w:w="2315" w:type="pct"/>
                  <w:vAlign w:val="center"/>
                </w:tcPr>
                <w:p w14:paraId="397A0062" w14:textId="3B1B5ECD" w:rsidR="00E33B54" w:rsidRPr="004E1BEA" w:rsidRDefault="00E33B54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or</w:t>
                  </w:r>
                </w:p>
              </w:tc>
              <w:tc>
                <w:tcPr>
                  <w:tcW w:w="1342" w:type="pct"/>
                  <w:vAlign w:val="center"/>
                </w:tcPr>
                <w:p w14:paraId="186D8386" w14:textId="4346F607" w:rsidR="00E33B54" w:rsidRPr="00BC4E7F" w:rsidRDefault="00E33B54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Disjunção</w:t>
                  </w:r>
                </w:p>
              </w:tc>
              <w:tc>
                <w:tcPr>
                  <w:tcW w:w="1342" w:type="pct"/>
                </w:tcPr>
                <w:p w14:paraId="11F2BB13" w14:textId="06A481F5" w:rsidR="00E33B54" w:rsidRPr="00E33B54" w:rsidRDefault="00E33B54" w:rsidP="00BF199B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3º</w:t>
                  </w:r>
                </w:p>
              </w:tc>
            </w:tr>
            <w:tr w:rsidR="00E33B54" w:rsidRPr="00F11E54" w14:paraId="170B84CE" w14:textId="27FF7B28" w:rsidTr="00E33B54">
              <w:trPr>
                <w:jc w:val="center"/>
              </w:trPr>
              <w:tc>
                <w:tcPr>
                  <w:tcW w:w="2315" w:type="pct"/>
                  <w:vAlign w:val="center"/>
                </w:tcPr>
                <w:p w14:paraId="1AE2363D" w14:textId="293C930B" w:rsidR="00E33B54" w:rsidRPr="004E1BEA" w:rsidRDefault="00E33B54" w:rsidP="00E33B54">
                  <w:pPr>
                    <w:jc w:val="center"/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4E1BEA">
                    <w:rPr>
                      <w:rFonts w:ascii="Courier New" w:hAnsi="Courier New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not</w:t>
                  </w:r>
                </w:p>
              </w:tc>
              <w:tc>
                <w:tcPr>
                  <w:tcW w:w="1342" w:type="pct"/>
                  <w:vAlign w:val="center"/>
                </w:tcPr>
                <w:p w14:paraId="734772C9" w14:textId="530CFA63" w:rsidR="00E33B54" w:rsidRPr="00BC4E7F" w:rsidRDefault="00E33B54" w:rsidP="00BF199B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Negação</w:t>
                  </w:r>
                </w:p>
              </w:tc>
              <w:tc>
                <w:tcPr>
                  <w:tcW w:w="1342" w:type="pct"/>
                </w:tcPr>
                <w:p w14:paraId="0F246A4D" w14:textId="786E4DC1" w:rsidR="00E33B54" w:rsidRPr="00E33B54" w:rsidRDefault="00E33B54" w:rsidP="00BF199B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1º</w:t>
                  </w:r>
                </w:p>
              </w:tc>
            </w:tr>
          </w:tbl>
          <w:p w14:paraId="73A22ADA" w14:textId="77777777" w:rsidR="00BF199B" w:rsidRDefault="00BF199B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20FEA06A" w14:textId="3DA46C1B" w:rsidR="00BF199B" w:rsidRDefault="00BF199B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67D41655" w14:textId="3119AA99" w:rsidR="00BF199B" w:rsidRDefault="00BF199B" w:rsidP="00624DE8">
      <w:pPr>
        <w:jc w:val="both"/>
        <w:rPr>
          <w:rFonts w:ascii="CMU Serif" w:hAnsi="CMU Serif" w:cs="CMU Serif"/>
          <w:sz w:val="40"/>
          <w:szCs w:val="40"/>
        </w:rPr>
      </w:pPr>
      <w:r w:rsidRPr="00BF199B">
        <w:rPr>
          <w:rFonts w:ascii="CMU Serif" w:hAnsi="CMU Serif" w:cs="CMU Serif"/>
          <w:sz w:val="40"/>
          <w:szCs w:val="40"/>
        </w:rPr>
        <w:lastRenderedPageBreak/>
        <w:t xml:space="preserve">Dentro das variáveis lógicas é possível construir a chamada 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t>Tabela</w:t>
      </w:r>
      <w:r w:rsidR="00E33B54">
        <w:rPr>
          <w:rFonts w:ascii="CMU Serif" w:hAnsi="CMU Serif" w:cs="CMU Serif"/>
          <w:b/>
          <w:bCs/>
          <w:color w:val="0000FF"/>
          <w:sz w:val="40"/>
          <w:szCs w:val="40"/>
        </w:rPr>
        <w:t>-</w:t>
      </w:r>
      <w:r w:rsidR="00080FFE">
        <w:rPr>
          <w:rFonts w:ascii="CMU Serif" w:hAnsi="CMU Serif" w:cs="CMU Serif"/>
          <w:b/>
          <w:bCs/>
          <w:color w:val="0000FF"/>
          <w:sz w:val="40"/>
          <w:szCs w:val="40"/>
        </w:rPr>
        <w:t>V</w:t>
      </w:r>
      <w:r w:rsidR="00E33B54">
        <w:rPr>
          <w:rFonts w:ascii="CMU Serif" w:hAnsi="CMU Serif" w:cs="CMU Serif"/>
          <w:b/>
          <w:bCs/>
          <w:color w:val="0000FF"/>
          <w:sz w:val="40"/>
          <w:szCs w:val="40"/>
        </w:rPr>
        <w:t>erdade</w:t>
      </w:r>
      <w:r>
        <w:rPr>
          <w:rFonts w:ascii="CMU Serif" w:hAnsi="CMU Serif" w:cs="CMU Serif"/>
          <w:sz w:val="40"/>
          <w:szCs w:val="40"/>
        </w:rPr>
        <w:t xml:space="preserve">, que é o conjunto de todas as 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t>possibilidades combinatórias entre valores de diversas variáveis lógicas</w:t>
      </w:r>
      <w:r>
        <w:rPr>
          <w:rFonts w:ascii="CMU Serif" w:hAnsi="CMU Serif" w:cs="CMU Serif"/>
          <w:sz w:val="40"/>
          <w:szCs w:val="40"/>
        </w:rPr>
        <w:t xml:space="preserve">, as quais encontram em apenas 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t>duas condições</w:t>
      </w:r>
      <w:r w:rsidRPr="00BF199B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(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t>V</w:t>
      </w:r>
      <w:r>
        <w:rPr>
          <w:rFonts w:ascii="CMU Serif" w:hAnsi="CMU Serif" w:cs="CMU Serif"/>
          <w:sz w:val="40"/>
          <w:szCs w:val="40"/>
        </w:rPr>
        <w:t xml:space="preserve"> ou </w:t>
      </w:r>
      <w:r w:rsidRPr="00BF199B">
        <w:rPr>
          <w:rFonts w:ascii="CMU Serif" w:hAnsi="CMU Serif" w:cs="CMU Serif"/>
          <w:b/>
          <w:bCs/>
          <w:color w:val="0000FF"/>
          <w:sz w:val="40"/>
          <w:szCs w:val="40"/>
        </w:rPr>
        <w:t>F</w:t>
      </w:r>
      <w:r>
        <w:rPr>
          <w:rFonts w:ascii="CMU Serif" w:hAnsi="CMU Serif" w:cs="CMU Serif"/>
          <w:sz w:val="40"/>
          <w:szCs w:val="40"/>
        </w:rPr>
        <w:t>), e um conjunto de operadores lógicos.</w:t>
      </w:r>
    </w:p>
    <w:p w14:paraId="40B28753" w14:textId="77777777" w:rsidR="003E2B42" w:rsidRPr="00BF199B" w:rsidRDefault="003E2B42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7A6D2BCC" w14:textId="0F6B4356" w:rsidR="00BF199B" w:rsidRPr="00E33B54" w:rsidRDefault="00BF199B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BF199B" w14:paraId="1D5AB0D1" w14:textId="77777777" w:rsidTr="00E33B54">
        <w:tc>
          <w:tcPr>
            <w:tcW w:w="16387" w:type="dxa"/>
          </w:tcPr>
          <w:p w14:paraId="58CBCBEA" w14:textId="773BDA6D" w:rsidR="00BF199B" w:rsidRDefault="00BF199B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DB32C7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4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– </w:t>
            </w:r>
            <w:r w:rsidR="00E33B54">
              <w:rPr>
                <w:rFonts w:ascii="Tw Cen MT" w:hAnsi="Tw Cen MT"/>
                <w:color w:val="000000" w:themeColor="text1"/>
                <w:sz w:val="36"/>
                <w:szCs w:val="36"/>
              </w:rPr>
              <w:t>Tabela-verdade o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pera</w:t>
            </w:r>
            <w:r w:rsidR="00E33B54">
              <w:rPr>
                <w:rFonts w:ascii="Tw Cen MT" w:hAnsi="Tw Cen MT"/>
                <w:color w:val="000000" w:themeColor="text1"/>
                <w:sz w:val="36"/>
                <w:szCs w:val="36"/>
              </w:rPr>
              <w:t>ção de negação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BF199B" w14:paraId="33C44F23" w14:textId="77777777" w:rsidTr="00E33B54">
        <w:tc>
          <w:tcPr>
            <w:tcW w:w="16387" w:type="dxa"/>
          </w:tcPr>
          <w:tbl>
            <w:tblPr>
              <w:tblStyle w:val="Tabelacomgrade"/>
              <w:tblW w:w="2652" w:type="pct"/>
              <w:jc w:val="center"/>
              <w:tblLook w:val="04A0" w:firstRow="1" w:lastRow="0" w:firstColumn="1" w:lastColumn="0" w:noHBand="0" w:noVBand="1"/>
            </w:tblPr>
            <w:tblGrid>
              <w:gridCol w:w="4286"/>
              <w:gridCol w:w="4286"/>
            </w:tblGrid>
            <w:tr w:rsidR="00BF199B" w:rsidRPr="00F11E54" w14:paraId="1A3837B3" w14:textId="77777777" w:rsidTr="00E33B54">
              <w:trPr>
                <w:jc w:val="center"/>
              </w:trPr>
              <w:tc>
                <w:tcPr>
                  <w:tcW w:w="2500" w:type="pct"/>
                  <w:tcBorders>
                    <w:top w:val="single" w:sz="4" w:space="0" w:color="auto"/>
                  </w:tcBorders>
                  <w:vAlign w:val="center"/>
                </w:tcPr>
                <w:p w14:paraId="3B3E0F7A" w14:textId="6624144E" w:rsidR="00BF199B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>A</w:t>
                  </w:r>
                </w:p>
              </w:tc>
              <w:tc>
                <w:tcPr>
                  <w:tcW w:w="2500" w:type="pct"/>
                  <w:tcBorders>
                    <w:top w:val="single" w:sz="4" w:space="0" w:color="auto"/>
                  </w:tcBorders>
                  <w:vAlign w:val="center"/>
                </w:tcPr>
                <w:p w14:paraId="56E49515" w14:textId="429E7ABA" w:rsidR="00BF199B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Não A</w:t>
                  </w:r>
                </w:p>
              </w:tc>
            </w:tr>
            <w:tr w:rsidR="00BF199B" w:rsidRPr="00F11E54" w14:paraId="13F4BCE1" w14:textId="77777777" w:rsidTr="00E33B54">
              <w:trPr>
                <w:jc w:val="center"/>
              </w:trPr>
              <w:tc>
                <w:tcPr>
                  <w:tcW w:w="2500" w:type="pct"/>
                  <w:vAlign w:val="center"/>
                </w:tcPr>
                <w:p w14:paraId="79BD852C" w14:textId="56B88584" w:rsidR="00BF199B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2500" w:type="pct"/>
                  <w:vAlign w:val="center"/>
                </w:tcPr>
                <w:p w14:paraId="76AADD32" w14:textId="617081E3" w:rsidR="00BF199B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</w:tr>
            <w:tr w:rsidR="00BF199B" w:rsidRPr="00F11E54" w14:paraId="50BB1DF0" w14:textId="77777777" w:rsidTr="00E33B54">
              <w:trPr>
                <w:jc w:val="center"/>
              </w:trPr>
              <w:tc>
                <w:tcPr>
                  <w:tcW w:w="2500" w:type="pct"/>
                  <w:vAlign w:val="center"/>
                </w:tcPr>
                <w:p w14:paraId="2EFEC501" w14:textId="711B2F04" w:rsidR="00BF199B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2500" w:type="pct"/>
                  <w:vAlign w:val="center"/>
                </w:tcPr>
                <w:p w14:paraId="7ED872DA" w14:textId="42BBED71" w:rsidR="00BF199B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</w:tr>
          </w:tbl>
          <w:p w14:paraId="3559093E" w14:textId="77777777" w:rsidR="00BF199B" w:rsidRDefault="00BF199B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61DE13EC" w14:textId="1FAF2B9D" w:rsidR="00BF199B" w:rsidRPr="00E33B54" w:rsidRDefault="00BF199B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7D3F2B9D" w14:textId="7B7931EC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p w14:paraId="737D2FBB" w14:textId="249D02A9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p w14:paraId="367BCC43" w14:textId="6CEDCF52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20"/>
          <w:szCs w:val="20"/>
        </w:rPr>
      </w:pPr>
      <w:r>
        <w:rPr>
          <w:rFonts w:ascii="Tw Cen MT" w:hAnsi="Tw Cen MT" w:cs="CMU Serif"/>
          <w:b/>
          <w:bCs/>
          <w:color w:val="000000" w:themeColor="text1"/>
          <w:sz w:val="20"/>
          <w:szCs w:val="20"/>
        </w:rPr>
        <w:br w:type="page"/>
      </w:r>
    </w:p>
    <w:p w14:paraId="1CD896F1" w14:textId="27166298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E33B54" w14:paraId="4A1871A5" w14:textId="77777777" w:rsidTr="00E33B54">
        <w:tc>
          <w:tcPr>
            <w:tcW w:w="16387" w:type="dxa"/>
          </w:tcPr>
          <w:p w14:paraId="466C76DA" w14:textId="5F576F97" w:rsidR="00E33B54" w:rsidRDefault="00E33B54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DB32C7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5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Tabela-verdade operação de conjunção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E33B54" w14:paraId="2D31EF85" w14:textId="77777777" w:rsidTr="00E33B54">
        <w:tc>
          <w:tcPr>
            <w:tcW w:w="16387" w:type="dxa"/>
          </w:tcPr>
          <w:tbl>
            <w:tblPr>
              <w:tblStyle w:val="Tabelacomgrade"/>
              <w:tblW w:w="3625" w:type="pct"/>
              <w:jc w:val="center"/>
              <w:tblLook w:val="04A0" w:firstRow="1" w:lastRow="0" w:firstColumn="1" w:lastColumn="0" w:noHBand="0" w:noVBand="1"/>
            </w:tblPr>
            <w:tblGrid>
              <w:gridCol w:w="3905"/>
              <w:gridCol w:w="3906"/>
              <w:gridCol w:w="3906"/>
            </w:tblGrid>
            <w:tr w:rsidR="00E33B54" w:rsidRPr="00F11E54" w14:paraId="65924A50" w14:textId="18D89379" w:rsidTr="00E33B54">
              <w:trPr>
                <w:jc w:val="center"/>
              </w:trPr>
              <w:tc>
                <w:tcPr>
                  <w:tcW w:w="1666" w:type="pct"/>
                  <w:tcBorders>
                    <w:top w:val="single" w:sz="4" w:space="0" w:color="auto"/>
                  </w:tcBorders>
                  <w:vAlign w:val="center"/>
                </w:tcPr>
                <w:p w14:paraId="26CCA8BA" w14:textId="072A8A51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>A</w:t>
                  </w:r>
                </w:p>
              </w:tc>
              <w:tc>
                <w:tcPr>
                  <w:tcW w:w="1667" w:type="pct"/>
                  <w:tcBorders>
                    <w:top w:val="single" w:sz="4" w:space="0" w:color="auto"/>
                  </w:tcBorders>
                  <w:vAlign w:val="center"/>
                </w:tcPr>
                <w:p w14:paraId="14719C9F" w14:textId="15D8EDCA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B</w:t>
                  </w:r>
                </w:p>
              </w:tc>
              <w:tc>
                <w:tcPr>
                  <w:tcW w:w="1667" w:type="pct"/>
                  <w:tcBorders>
                    <w:top w:val="single" w:sz="4" w:space="0" w:color="auto"/>
                  </w:tcBorders>
                </w:tcPr>
                <w:p w14:paraId="479E3D42" w14:textId="52638A4C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 xml:space="preserve">A </w:t>
                  </w:r>
                  <w:r w:rsidRPr="00E33B54">
                    <w:rPr>
                      <w:rFonts w:ascii="Courier New" w:hAnsi="Courier New" w:cs="Courier New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and</w:t>
                  </w: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 xml:space="preserve"> B</w:t>
                  </w:r>
                </w:p>
              </w:tc>
            </w:tr>
            <w:tr w:rsidR="00E33B54" w:rsidRPr="00F11E54" w14:paraId="1927623F" w14:textId="1CA0DE93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3839D500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  <w:vAlign w:val="center"/>
                </w:tcPr>
                <w:p w14:paraId="1DAD3718" w14:textId="67DDCF43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</w:tcPr>
                <w:p w14:paraId="62877FD2" w14:textId="4FBD6943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F</w:t>
                  </w:r>
                </w:p>
              </w:tc>
            </w:tr>
            <w:tr w:rsidR="00E33B54" w:rsidRPr="00F11E54" w14:paraId="3063C8C7" w14:textId="033F9401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16F0CC27" w14:textId="01DC6BF1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  <w:vAlign w:val="center"/>
                </w:tcPr>
                <w:p w14:paraId="2ED4AFAA" w14:textId="1D0DF9A5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</w:tcPr>
                <w:p w14:paraId="391D8F61" w14:textId="307C1F82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F</w:t>
                  </w:r>
                </w:p>
              </w:tc>
            </w:tr>
            <w:tr w:rsidR="00E33B54" w:rsidRPr="00F11E54" w14:paraId="5FE53A0F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00A5D026" w14:textId="5A4E112D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  <w:vAlign w:val="center"/>
                </w:tcPr>
                <w:p w14:paraId="742EE77E" w14:textId="3C2EFCDE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</w:tcPr>
                <w:p w14:paraId="4673B4A0" w14:textId="24D194D8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F</w:t>
                  </w:r>
                </w:p>
              </w:tc>
            </w:tr>
            <w:tr w:rsidR="00E33B54" w:rsidRPr="00F11E54" w14:paraId="43645729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39924A71" w14:textId="38FFFCF0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  <w:vAlign w:val="center"/>
                </w:tcPr>
                <w:p w14:paraId="3C3EB65B" w14:textId="71A7A6E3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</w:tcPr>
                <w:p w14:paraId="4CE68AB6" w14:textId="1747FB69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V</w:t>
                  </w:r>
                </w:p>
              </w:tc>
            </w:tr>
          </w:tbl>
          <w:p w14:paraId="7F1A40B9" w14:textId="77777777" w:rsidR="00E33B54" w:rsidRDefault="00E33B54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477DF6A8" w14:textId="3C2351E0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3208CC4D" w14:textId="16927C38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p w14:paraId="0CB42672" w14:textId="77777777" w:rsidR="00E33B54" w:rsidRP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E33B54" w14:paraId="79EE406D" w14:textId="77777777" w:rsidTr="00E33B54">
        <w:tc>
          <w:tcPr>
            <w:tcW w:w="16387" w:type="dxa"/>
          </w:tcPr>
          <w:p w14:paraId="24E4D5E4" w14:textId="40D6645F" w:rsidR="00E33B54" w:rsidRDefault="00E33B54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DB32C7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6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Tabela-verdade operação de disjunção não-exclusiva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E33B54" w14:paraId="22DD27B4" w14:textId="77777777" w:rsidTr="00E33B54">
        <w:tc>
          <w:tcPr>
            <w:tcW w:w="16387" w:type="dxa"/>
          </w:tcPr>
          <w:tbl>
            <w:tblPr>
              <w:tblStyle w:val="Tabelacomgrade"/>
              <w:tblW w:w="3625" w:type="pct"/>
              <w:jc w:val="center"/>
              <w:tblLook w:val="04A0" w:firstRow="1" w:lastRow="0" w:firstColumn="1" w:lastColumn="0" w:noHBand="0" w:noVBand="1"/>
            </w:tblPr>
            <w:tblGrid>
              <w:gridCol w:w="3905"/>
              <w:gridCol w:w="3906"/>
              <w:gridCol w:w="3906"/>
            </w:tblGrid>
            <w:tr w:rsidR="00E33B54" w:rsidRPr="00F11E54" w14:paraId="39C167CE" w14:textId="77777777" w:rsidTr="00E33B54">
              <w:trPr>
                <w:jc w:val="center"/>
              </w:trPr>
              <w:tc>
                <w:tcPr>
                  <w:tcW w:w="1666" w:type="pct"/>
                  <w:tcBorders>
                    <w:top w:val="single" w:sz="4" w:space="0" w:color="auto"/>
                  </w:tcBorders>
                  <w:vAlign w:val="center"/>
                </w:tcPr>
                <w:p w14:paraId="442A8311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>A</w:t>
                  </w:r>
                </w:p>
              </w:tc>
              <w:tc>
                <w:tcPr>
                  <w:tcW w:w="1667" w:type="pct"/>
                  <w:tcBorders>
                    <w:top w:val="single" w:sz="4" w:space="0" w:color="auto"/>
                  </w:tcBorders>
                  <w:vAlign w:val="center"/>
                </w:tcPr>
                <w:p w14:paraId="2DF30B8D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B</w:t>
                  </w:r>
                </w:p>
              </w:tc>
              <w:tc>
                <w:tcPr>
                  <w:tcW w:w="1667" w:type="pct"/>
                  <w:tcBorders>
                    <w:top w:val="single" w:sz="4" w:space="0" w:color="auto"/>
                  </w:tcBorders>
                </w:tcPr>
                <w:p w14:paraId="600EFB09" w14:textId="16837572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 xml:space="preserve">A </w:t>
                  </w:r>
                  <w:r>
                    <w:rPr>
                      <w:rFonts w:ascii="Courier New" w:hAnsi="Courier New" w:cs="Courier New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or</w:t>
                  </w: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 xml:space="preserve"> B</w:t>
                  </w:r>
                </w:p>
              </w:tc>
            </w:tr>
            <w:tr w:rsidR="00E33B54" w:rsidRPr="00F11E54" w14:paraId="7EEE9B99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4BB81404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  <w:vAlign w:val="center"/>
                </w:tcPr>
                <w:p w14:paraId="6FE4B08C" w14:textId="2A9844AD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</w:tcPr>
                <w:p w14:paraId="3355D58F" w14:textId="74843EEE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F</w:t>
                  </w:r>
                </w:p>
              </w:tc>
            </w:tr>
            <w:tr w:rsidR="00E33B54" w:rsidRPr="00F11E54" w14:paraId="034E2474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22D435D1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  <w:vAlign w:val="center"/>
                </w:tcPr>
                <w:p w14:paraId="422168DE" w14:textId="4DA26ECE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</w:tcPr>
                <w:p w14:paraId="16C0F39A" w14:textId="12B69203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V</w:t>
                  </w:r>
                </w:p>
              </w:tc>
            </w:tr>
            <w:tr w:rsidR="00E33B54" w:rsidRPr="00F11E54" w14:paraId="7E8557A6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67D930E2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  <w:vAlign w:val="center"/>
                </w:tcPr>
                <w:p w14:paraId="12353788" w14:textId="6B81A994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F</w:t>
                  </w:r>
                </w:p>
              </w:tc>
              <w:tc>
                <w:tcPr>
                  <w:tcW w:w="1667" w:type="pct"/>
                </w:tcPr>
                <w:p w14:paraId="1EA01654" w14:textId="70962228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V</w:t>
                  </w:r>
                </w:p>
              </w:tc>
            </w:tr>
            <w:tr w:rsidR="00E33B54" w:rsidRPr="00F11E54" w14:paraId="31718514" w14:textId="77777777" w:rsidTr="00E33B54">
              <w:trPr>
                <w:jc w:val="center"/>
              </w:trPr>
              <w:tc>
                <w:tcPr>
                  <w:tcW w:w="1666" w:type="pct"/>
                  <w:vAlign w:val="center"/>
                </w:tcPr>
                <w:p w14:paraId="5C8071EA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ourier New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  <w:vAlign w:val="center"/>
                </w:tcPr>
                <w:p w14:paraId="469F0C87" w14:textId="68537D50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V</w:t>
                  </w:r>
                </w:p>
              </w:tc>
              <w:tc>
                <w:tcPr>
                  <w:tcW w:w="1667" w:type="pct"/>
                </w:tcPr>
                <w:p w14:paraId="5EB06DCF" w14:textId="77777777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MU Serif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V</w:t>
                  </w:r>
                </w:p>
              </w:tc>
            </w:tr>
          </w:tbl>
          <w:p w14:paraId="6B0B12CD" w14:textId="38158FCC" w:rsidR="00E33B54" w:rsidRDefault="00E33B54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19832FC1" w14:textId="2491E370" w:rsidR="00E33B54" w:rsidRDefault="00E33B54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49A4BC2F" w14:textId="08BDCC5C" w:rsidR="00BF199B" w:rsidRPr="00E33B54" w:rsidRDefault="00E33B54" w:rsidP="00624DE8">
      <w:pPr>
        <w:jc w:val="both"/>
        <w:rPr>
          <w:rFonts w:ascii="CMU Serif" w:hAnsi="CMU Serif" w:cs="CMU Serif"/>
          <w:sz w:val="40"/>
          <w:szCs w:val="40"/>
        </w:rPr>
      </w:pPr>
      <w:r w:rsidRPr="00E33B54">
        <w:rPr>
          <w:rFonts w:ascii="CMU Serif" w:hAnsi="CMU Serif" w:cs="CMU Serif"/>
          <w:sz w:val="40"/>
          <w:szCs w:val="40"/>
        </w:rPr>
        <w:lastRenderedPageBreak/>
        <w:t xml:space="preserve">A ordem de </w:t>
      </w:r>
      <w:r w:rsidRPr="00E33B54">
        <w:rPr>
          <w:rFonts w:ascii="CMU Serif" w:hAnsi="CMU Serif" w:cs="CMU Serif"/>
          <w:b/>
          <w:bCs/>
          <w:color w:val="0000FF"/>
          <w:sz w:val="40"/>
          <w:szCs w:val="40"/>
        </w:rPr>
        <w:t>precedência global</w:t>
      </w:r>
      <w:r w:rsidRPr="00E33B54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E33B54">
        <w:rPr>
          <w:rFonts w:ascii="CMU Serif" w:hAnsi="CMU Serif" w:cs="CMU Serif"/>
          <w:b/>
          <w:bCs/>
          <w:color w:val="0000FF"/>
          <w:sz w:val="40"/>
          <w:szCs w:val="40"/>
        </w:rPr>
        <w:t>dos os operadores</w:t>
      </w:r>
      <w:r w:rsidRPr="00E33B54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E33B54">
        <w:rPr>
          <w:rFonts w:ascii="CMU Serif" w:hAnsi="CMU Serif" w:cs="CMU Serif"/>
          <w:sz w:val="40"/>
          <w:szCs w:val="40"/>
        </w:rPr>
        <w:t xml:space="preserve">é dada no </w:t>
      </w:r>
      <w:r w:rsidRPr="00E33B54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begin"/>
      </w:r>
      <w:r w:rsidRPr="00E33B54">
        <w:rPr>
          <w:rFonts w:ascii="CMU Serif" w:hAnsi="CMU Serif" w:cs="CMU Serif"/>
          <w:b/>
          <w:bCs/>
          <w:color w:val="0000FF"/>
          <w:sz w:val="40"/>
          <w:szCs w:val="40"/>
        </w:rPr>
        <w:instrText xml:space="preserve"> REF _Ref65788026 \h  \* MERGEFORMAT </w:instrText>
      </w:r>
      <w:r w:rsidRPr="00E33B54">
        <w:rPr>
          <w:rFonts w:ascii="CMU Serif" w:hAnsi="CMU Serif" w:cs="CMU Serif"/>
          <w:b/>
          <w:bCs/>
          <w:color w:val="0000FF"/>
          <w:sz w:val="40"/>
          <w:szCs w:val="40"/>
        </w:rPr>
      </w:r>
      <w:r w:rsidRPr="00E33B54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separate"/>
      </w:r>
      <w:r w:rsidR="00DB32C7" w:rsidRPr="00DB32C7">
        <w:rPr>
          <w:rFonts w:ascii="Tw Cen MT" w:hAnsi="Tw Cen MT"/>
          <w:b/>
          <w:bCs/>
          <w:color w:val="0000FF"/>
          <w:sz w:val="40"/>
          <w:szCs w:val="40"/>
        </w:rPr>
        <w:t xml:space="preserve">Quadro </w:t>
      </w:r>
      <w:r w:rsidR="00DB32C7" w:rsidRPr="00DB32C7">
        <w:rPr>
          <w:rFonts w:ascii="Tw Cen MT" w:hAnsi="Tw Cen MT"/>
          <w:b/>
          <w:bCs/>
          <w:noProof/>
          <w:color w:val="0000FF"/>
          <w:sz w:val="40"/>
          <w:szCs w:val="40"/>
        </w:rPr>
        <w:t>7</w:t>
      </w:r>
      <w:r w:rsidRPr="00E33B54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end"/>
      </w:r>
      <w:r w:rsidRPr="00E33B54">
        <w:rPr>
          <w:rFonts w:ascii="CMU Serif" w:hAnsi="CMU Serif" w:cs="CMU Serif"/>
          <w:sz w:val="40"/>
          <w:szCs w:val="40"/>
        </w:rPr>
        <w:t>.</w:t>
      </w:r>
    </w:p>
    <w:p w14:paraId="4147ABE6" w14:textId="759A720A" w:rsidR="00E33B54" w:rsidRPr="00E33B54" w:rsidRDefault="00E33B54" w:rsidP="00624DE8">
      <w:pPr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E33B54" w14:paraId="71CE3A08" w14:textId="77777777" w:rsidTr="00E33B54">
        <w:tc>
          <w:tcPr>
            <w:tcW w:w="16387" w:type="dxa"/>
          </w:tcPr>
          <w:p w14:paraId="7F7976C4" w14:textId="3053C41D" w:rsidR="00E33B54" w:rsidRDefault="00E33B54" w:rsidP="00E33B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bookmarkStart w:id="5" w:name="_Ref65788026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separate"/>
            </w:r>
            <w:r w:rsidR="00DB32C7">
              <w:rPr>
                <w:rFonts w:ascii="Tw Cen MT" w:hAnsi="Tw Cen MT"/>
                <w:noProof/>
                <w:color w:val="000000" w:themeColor="text1"/>
                <w:sz w:val="36"/>
                <w:szCs w:val="36"/>
              </w:rPr>
              <w:t>7</w:t>
            </w:r>
            <w:r w:rsidRPr="00F11E54">
              <w:rPr>
                <w:rFonts w:ascii="Tw Cen MT" w:hAnsi="Tw Cen MT"/>
                <w:i/>
                <w:iCs/>
                <w:color w:val="000000" w:themeColor="text1"/>
                <w:sz w:val="36"/>
                <w:szCs w:val="36"/>
              </w:rPr>
              <w:fldChar w:fldCharType="end"/>
            </w:r>
            <w:bookmarkEnd w:id="5"/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color w:val="000000" w:themeColor="text1"/>
                <w:sz w:val="36"/>
                <w:szCs w:val="36"/>
              </w:rPr>
              <w:t>– Precedência dos operadores</w:t>
            </w:r>
            <w:r w:rsidRPr="00F11E54">
              <w:rPr>
                <w:rFonts w:ascii="Tw Cen MT" w:hAnsi="Tw Cen MT"/>
                <w:color w:val="000000" w:themeColor="text1"/>
                <w:sz w:val="36"/>
                <w:szCs w:val="36"/>
              </w:rPr>
              <w:t>.</w:t>
            </w:r>
          </w:p>
        </w:tc>
      </w:tr>
      <w:tr w:rsidR="00E33B54" w14:paraId="32295C31" w14:textId="77777777" w:rsidTr="00E33B54">
        <w:tc>
          <w:tcPr>
            <w:tcW w:w="16387" w:type="dxa"/>
          </w:tcPr>
          <w:tbl>
            <w:tblPr>
              <w:tblStyle w:val="Tabelacomgrade"/>
              <w:tblW w:w="2417" w:type="pct"/>
              <w:jc w:val="center"/>
              <w:tblLook w:val="04A0" w:firstRow="1" w:lastRow="0" w:firstColumn="1" w:lastColumn="0" w:noHBand="0" w:noVBand="1"/>
            </w:tblPr>
            <w:tblGrid>
              <w:gridCol w:w="3906"/>
              <w:gridCol w:w="3906"/>
            </w:tblGrid>
            <w:tr w:rsidR="00E33B54" w:rsidRPr="00F11E54" w14:paraId="7002774B" w14:textId="77777777" w:rsidTr="00E33B54">
              <w:trPr>
                <w:jc w:val="center"/>
              </w:trPr>
              <w:tc>
                <w:tcPr>
                  <w:tcW w:w="2500" w:type="pct"/>
                  <w:tcBorders>
                    <w:top w:val="single" w:sz="4" w:space="0" w:color="auto"/>
                  </w:tcBorders>
                  <w:vAlign w:val="center"/>
                </w:tcPr>
                <w:p w14:paraId="0F95366D" w14:textId="26275265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b/>
                      <w:bCs/>
                      <w:color w:val="000000" w:themeColor="text1"/>
                      <w:sz w:val="36"/>
                      <w:szCs w:val="36"/>
                    </w:rPr>
                    <w:t>Hierarquia</w:t>
                  </w:r>
                </w:p>
              </w:tc>
              <w:tc>
                <w:tcPr>
                  <w:tcW w:w="2500" w:type="pct"/>
                  <w:tcBorders>
                    <w:top w:val="single" w:sz="4" w:space="0" w:color="auto"/>
                  </w:tcBorders>
                  <w:vAlign w:val="center"/>
                </w:tcPr>
                <w:p w14:paraId="6A55AE44" w14:textId="5BD3D5FF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b/>
                      <w:bCs/>
                      <w:noProof/>
                      <w:color w:val="000000" w:themeColor="text1"/>
                      <w:sz w:val="36"/>
                      <w:szCs w:val="36"/>
                    </w:rPr>
                    <w:t>Operadores</w:t>
                  </w:r>
                </w:p>
              </w:tc>
            </w:tr>
            <w:tr w:rsidR="00E33B54" w:rsidRPr="00F11E54" w14:paraId="30299206" w14:textId="77777777" w:rsidTr="00E33B54">
              <w:trPr>
                <w:jc w:val="center"/>
              </w:trPr>
              <w:tc>
                <w:tcPr>
                  <w:tcW w:w="2500" w:type="pct"/>
                  <w:vAlign w:val="center"/>
                </w:tcPr>
                <w:p w14:paraId="29A76A83" w14:textId="2F976786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1º</w:t>
                  </w:r>
                </w:p>
              </w:tc>
              <w:tc>
                <w:tcPr>
                  <w:tcW w:w="2500" w:type="pct"/>
                  <w:vAlign w:val="center"/>
                </w:tcPr>
                <w:p w14:paraId="16ADFD95" w14:textId="1382FFAF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Parênteses mais internos</w:t>
                  </w:r>
                </w:p>
              </w:tc>
            </w:tr>
            <w:tr w:rsidR="00E33B54" w:rsidRPr="00F11E54" w14:paraId="0909A84D" w14:textId="77777777" w:rsidTr="00E33B54">
              <w:trPr>
                <w:jc w:val="center"/>
              </w:trPr>
              <w:tc>
                <w:tcPr>
                  <w:tcW w:w="2500" w:type="pct"/>
                  <w:vAlign w:val="center"/>
                </w:tcPr>
                <w:p w14:paraId="45D3BF27" w14:textId="16F99553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2º</w:t>
                  </w:r>
                </w:p>
              </w:tc>
              <w:tc>
                <w:tcPr>
                  <w:tcW w:w="2500" w:type="pct"/>
                  <w:vAlign w:val="center"/>
                </w:tcPr>
                <w:p w14:paraId="6759263D" w14:textId="6ADC154D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Operadores aritméticos</w:t>
                  </w:r>
                </w:p>
              </w:tc>
            </w:tr>
            <w:tr w:rsidR="00E33B54" w:rsidRPr="00F11E54" w14:paraId="3B4658F7" w14:textId="77777777" w:rsidTr="00E33B54">
              <w:trPr>
                <w:jc w:val="center"/>
              </w:trPr>
              <w:tc>
                <w:tcPr>
                  <w:tcW w:w="2500" w:type="pct"/>
                  <w:vAlign w:val="center"/>
                </w:tcPr>
                <w:p w14:paraId="528A4346" w14:textId="6ACF4D79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3º</w:t>
                  </w:r>
                </w:p>
              </w:tc>
              <w:tc>
                <w:tcPr>
                  <w:tcW w:w="2500" w:type="pct"/>
                  <w:vAlign w:val="center"/>
                </w:tcPr>
                <w:p w14:paraId="1D43C234" w14:textId="41135A91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Operadores relacionais</w:t>
                  </w:r>
                </w:p>
              </w:tc>
            </w:tr>
            <w:tr w:rsidR="00E33B54" w:rsidRPr="00F11E54" w14:paraId="6E6FC611" w14:textId="77777777" w:rsidTr="00E33B54">
              <w:trPr>
                <w:jc w:val="center"/>
              </w:trPr>
              <w:tc>
                <w:tcPr>
                  <w:tcW w:w="2500" w:type="pct"/>
                  <w:vAlign w:val="center"/>
                </w:tcPr>
                <w:p w14:paraId="14CFE0E3" w14:textId="7A41F563" w:rsidR="00E33B54" w:rsidRPr="00E33B54" w:rsidRDefault="00E33B54" w:rsidP="00E33B54">
                  <w:pPr>
                    <w:jc w:val="center"/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</w:pPr>
                  <w:r w:rsidRPr="00E33B54">
                    <w:rPr>
                      <w:rFonts w:ascii="Tw Cen MT" w:hAnsi="Tw Cen MT" w:cs="Courier New"/>
                      <w:b/>
                      <w:bCs/>
                      <w:noProof/>
                      <w:color w:val="0000FF"/>
                      <w:sz w:val="36"/>
                      <w:szCs w:val="36"/>
                    </w:rPr>
                    <w:t>4º</w:t>
                  </w:r>
                </w:p>
              </w:tc>
              <w:tc>
                <w:tcPr>
                  <w:tcW w:w="2500" w:type="pct"/>
                  <w:vAlign w:val="center"/>
                </w:tcPr>
                <w:p w14:paraId="05F32030" w14:textId="49DA0C81" w:rsidR="00E33B54" w:rsidRPr="00E33B54" w:rsidRDefault="00E33B54" w:rsidP="00E33B54">
                  <w:pPr>
                    <w:jc w:val="center"/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</w:pPr>
                  <w:r>
                    <w:rPr>
                      <w:rFonts w:ascii="Tw Cen MT" w:hAnsi="Tw Cen MT" w:cs="CMU Serif"/>
                      <w:noProof/>
                      <w:color w:val="000000" w:themeColor="text1"/>
                      <w:sz w:val="36"/>
                      <w:szCs w:val="36"/>
                    </w:rPr>
                    <w:t>Operadores lógicos</w:t>
                  </w:r>
                </w:p>
              </w:tc>
            </w:tr>
          </w:tbl>
          <w:p w14:paraId="510E719C" w14:textId="77777777" w:rsidR="00E33B54" w:rsidRDefault="00E33B54" w:rsidP="00E33B54">
            <w:pPr>
              <w:rPr>
                <w:rFonts w:ascii="CMU Serif" w:hAnsi="CMU Serif" w:cs="CMU Serif"/>
                <w:sz w:val="40"/>
                <w:szCs w:val="40"/>
              </w:rPr>
            </w:pPr>
          </w:p>
        </w:tc>
      </w:tr>
    </w:tbl>
    <w:p w14:paraId="55D7C246" w14:textId="1A0CB65B" w:rsidR="00E33B54" w:rsidRPr="00953AA8" w:rsidRDefault="00E33B54" w:rsidP="00624DE8">
      <w:pPr>
        <w:jc w:val="both"/>
        <w:rPr>
          <w:rFonts w:ascii="CMU Serif" w:hAnsi="CMU Serif" w:cs="CMU Serif"/>
          <w:sz w:val="12"/>
          <w:szCs w:val="12"/>
        </w:rPr>
      </w:pPr>
    </w:p>
    <w:p w14:paraId="4115E185" w14:textId="0FCA9910" w:rsidR="00E33B54" w:rsidRDefault="00E33B54" w:rsidP="00624DE8">
      <w:pPr>
        <w:jc w:val="both"/>
        <w:rPr>
          <w:rFonts w:ascii="CMU Serif" w:hAnsi="CMU Serif" w:cs="CMU Serif"/>
          <w:sz w:val="40"/>
          <w:szCs w:val="40"/>
        </w:rPr>
      </w:pPr>
      <w:r w:rsidRPr="00E33B54">
        <w:rPr>
          <w:rFonts w:ascii="CMU Serif" w:hAnsi="CMU Serif" w:cs="CMU Serif"/>
          <w:sz w:val="40"/>
          <w:szCs w:val="40"/>
        </w:rPr>
        <w:t xml:space="preserve">Além dos operadores é possível citar os </w:t>
      </w:r>
      <w:r w:rsidRPr="00E33B54"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comandos de </w:t>
      </w:r>
      <w:r w:rsidR="00AC0543"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entrada, </w:t>
      </w:r>
      <w:r w:rsidRPr="00E33B54">
        <w:rPr>
          <w:rFonts w:ascii="CMU Serif" w:hAnsi="CMU Serif" w:cs="CMU Serif"/>
          <w:b/>
          <w:bCs/>
          <w:color w:val="0000FF"/>
          <w:sz w:val="40"/>
          <w:szCs w:val="40"/>
        </w:rPr>
        <w:t>atribuição</w:t>
      </w:r>
      <w:r w:rsidRPr="004E1BEA"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 </w:t>
      </w:r>
      <w:r w:rsidR="004E1BEA" w:rsidRPr="004E1BEA"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e saída </w:t>
      </w:r>
      <w:r w:rsidRPr="00E33B54">
        <w:rPr>
          <w:rFonts w:ascii="CMU Serif" w:hAnsi="CMU Serif" w:cs="CMU Serif"/>
          <w:sz w:val="40"/>
          <w:szCs w:val="40"/>
        </w:rPr>
        <w:t>para expressões</w:t>
      </w:r>
      <w:r w:rsidR="004E1BEA">
        <w:rPr>
          <w:rFonts w:ascii="CMU Serif" w:hAnsi="CMU Serif" w:cs="CMU Serif"/>
          <w:sz w:val="40"/>
          <w:szCs w:val="40"/>
        </w:rPr>
        <w:t xml:space="preserve">. No </w:t>
      </w:r>
      <w:r w:rsidRPr="00E33B54">
        <w:rPr>
          <w:rFonts w:ascii="CMU Serif" w:hAnsi="CMU Serif" w:cs="CMU Serif"/>
          <w:b/>
          <w:bCs/>
          <w:color w:val="0000FF"/>
          <w:sz w:val="40"/>
          <w:szCs w:val="40"/>
        </w:rPr>
        <w:t>Python 3</w:t>
      </w:r>
      <w:r w:rsidRPr="00E33B54">
        <w:rPr>
          <w:rFonts w:ascii="CMU Serif" w:hAnsi="CMU Serif" w:cs="CMU Serif"/>
          <w:sz w:val="40"/>
          <w:szCs w:val="40"/>
        </w:rPr>
        <w:t xml:space="preserve"> </w:t>
      </w:r>
      <w:r w:rsidR="004E1BEA">
        <w:rPr>
          <w:rFonts w:ascii="CMU Serif" w:hAnsi="CMU Serif" w:cs="CMU Serif"/>
          <w:sz w:val="40"/>
          <w:szCs w:val="40"/>
        </w:rPr>
        <w:t xml:space="preserve">o </w:t>
      </w:r>
      <w:r w:rsidR="004E1BEA" w:rsidRPr="004E1BEA">
        <w:rPr>
          <w:rFonts w:ascii="CMU Serif" w:hAnsi="CMU Serif" w:cs="CMU Serif"/>
          <w:b/>
          <w:bCs/>
          <w:color w:val="0000FF"/>
          <w:sz w:val="40"/>
          <w:szCs w:val="40"/>
        </w:rPr>
        <w:t>comando de atribuição</w:t>
      </w:r>
      <w:r w:rsidR="004E1BEA" w:rsidRPr="004E1BEA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E33B54">
        <w:rPr>
          <w:rFonts w:ascii="CMU Serif" w:hAnsi="CMU Serif" w:cs="CMU Serif"/>
          <w:sz w:val="40"/>
          <w:szCs w:val="40"/>
        </w:rPr>
        <w:t xml:space="preserve">é dado pelo símbolo </w:t>
      </w:r>
      <w:r w:rsidRPr="004E1BEA">
        <w:rPr>
          <w:rFonts w:ascii="Courier New" w:hAnsi="Courier New" w:cs="Courier New"/>
          <w:b/>
          <w:bCs/>
          <w:i/>
          <w:iCs/>
          <w:noProof/>
          <w:color w:val="0000FF"/>
          <w:sz w:val="40"/>
          <w:szCs w:val="40"/>
        </w:rPr>
        <w:t>=</w:t>
      </w:r>
      <w:r w:rsidR="004E1BEA">
        <w:rPr>
          <w:rFonts w:ascii="Courier New" w:hAnsi="Courier New" w:cs="Courier New"/>
          <w:noProof/>
          <w:sz w:val="40"/>
          <w:szCs w:val="40"/>
        </w:rPr>
        <w:t xml:space="preserve"> </w:t>
      </w:r>
      <w:r w:rsidR="004E1BEA" w:rsidRPr="004E1BEA">
        <w:rPr>
          <w:rFonts w:ascii="CMU Serif" w:hAnsi="CMU Serif" w:cs="CMU Serif"/>
          <w:noProof/>
          <w:sz w:val="40"/>
          <w:szCs w:val="40"/>
        </w:rPr>
        <w:t>e em relação a saída o principal comando é a função</w:t>
      </w:r>
      <w:r w:rsidR="004E1BEA">
        <w:rPr>
          <w:rFonts w:ascii="Courier New" w:hAnsi="Courier New" w:cs="Courier New"/>
          <w:noProof/>
          <w:sz w:val="40"/>
          <w:szCs w:val="40"/>
        </w:rPr>
        <w:t xml:space="preserve"> </w:t>
      </w:r>
      <w:r w:rsidR="004E1BEA" w:rsidRPr="004E1BEA">
        <w:rPr>
          <w:rFonts w:ascii="Courier New" w:hAnsi="Courier New" w:cs="Courier New"/>
          <w:b/>
          <w:bCs/>
          <w:i/>
          <w:iCs/>
          <w:noProof/>
          <w:color w:val="0000FF"/>
          <w:sz w:val="40"/>
          <w:szCs w:val="40"/>
        </w:rPr>
        <w:t>print(var)</w:t>
      </w:r>
      <w:r w:rsidR="004E1BEA">
        <w:rPr>
          <w:rFonts w:ascii="Courier New" w:hAnsi="Courier New" w:cs="Courier New"/>
          <w:b/>
          <w:bCs/>
          <w:noProof/>
          <w:color w:val="0000FF"/>
          <w:sz w:val="40"/>
          <w:szCs w:val="40"/>
        </w:rPr>
        <w:t xml:space="preserve"> </w:t>
      </w:r>
      <w:r w:rsidR="004E1BEA" w:rsidRPr="004E1BEA">
        <w:rPr>
          <w:rFonts w:ascii="CMU Serif" w:hAnsi="CMU Serif" w:cs="CMU Serif"/>
          <w:noProof/>
          <w:sz w:val="40"/>
          <w:szCs w:val="40"/>
        </w:rPr>
        <w:t>que poderá ser empregada para escrever todos os tipos de variáveis. Exemplos podem ser vistos a seguir:</w:t>
      </w:r>
      <w:r>
        <w:rPr>
          <w:rFonts w:ascii="CMU Serif" w:hAnsi="CMU Serif" w:cs="CMU Serif"/>
          <w:sz w:val="40"/>
          <w:szCs w:val="40"/>
        </w:rPr>
        <w:br w:type="page"/>
      </w:r>
    </w:p>
    <w:tbl>
      <w:tblPr>
        <w:tblStyle w:val="Tabelacomgrade"/>
        <w:tblW w:w="0" w:type="auto"/>
        <w:shd w:val="clear" w:color="auto" w:fill="D9D9D9" w:themeFill="background1" w:themeFillShade="D9"/>
        <w:tblLook w:val="04A0" w:firstRow="1" w:lastRow="0" w:firstColumn="1" w:lastColumn="0" w:noHBand="0" w:noVBand="1"/>
      </w:tblPr>
      <w:tblGrid>
        <w:gridCol w:w="16387"/>
      </w:tblGrid>
      <w:tr w:rsidR="004E1BEA" w14:paraId="58080676" w14:textId="77777777" w:rsidTr="004E1BEA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BB5247A" w14:textId="106F1713" w:rsidR="004E1BEA" w:rsidRPr="00AC0543" w:rsidRDefault="004E1BEA" w:rsidP="004E1BEA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lastRenderedPageBreak/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Pr="00AC0543">
              <w:rPr>
                <w:rFonts w:ascii="Courier New" w:hAnsi="Courier New" w:cs="Courier New"/>
                <w:sz w:val="36"/>
                <w:szCs w:val="36"/>
              </w:rPr>
              <w:t>H = 50</w:t>
            </w:r>
          </w:p>
          <w:p w14:paraId="4F45388E" w14:textId="4E7404F7" w:rsidR="004E1BEA" w:rsidRPr="004E1BEA" w:rsidRDefault="004E1BEA" w:rsidP="004E1BEA">
            <w:pPr>
              <w:jc w:val="both"/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4E1BEA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print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(</w:t>
            </w:r>
            <w:r>
              <w:rPr>
                <w:rFonts w:ascii="Courier New" w:hAnsi="Courier New" w:cs="Courier New"/>
                <w:sz w:val="36"/>
                <w:szCs w:val="36"/>
              </w:rPr>
              <w:t>“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tipo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da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variável</w:t>
            </w:r>
            <w:r>
              <w:rPr>
                <w:rFonts w:ascii="Courier New" w:hAnsi="Courier New" w:cs="Courier New"/>
                <w:sz w:val="36"/>
                <w:szCs w:val="36"/>
              </w:rPr>
              <w:t>”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,</w:t>
            </w:r>
            <w:proofErr w:type="spellStart"/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type</w:t>
            </w:r>
            <w:proofErr w:type="spellEnd"/>
            <w:r w:rsidRPr="004E1BEA">
              <w:rPr>
                <w:rFonts w:ascii="Courier New" w:hAnsi="Courier New" w:cs="Courier New"/>
                <w:sz w:val="36"/>
                <w:szCs w:val="36"/>
              </w:rPr>
              <w:t>(H),</w:t>
            </w:r>
            <w:r>
              <w:rPr>
                <w:rFonts w:ascii="Courier New" w:hAnsi="Courier New" w:cs="Courier New"/>
                <w:sz w:val="36"/>
                <w:szCs w:val="36"/>
              </w:rPr>
              <w:t>”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valor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=</w:t>
            </w:r>
            <w:r>
              <w:rPr>
                <w:rFonts w:ascii="Courier New" w:hAnsi="Courier New" w:cs="Courier New"/>
                <w:sz w:val="36"/>
                <w:szCs w:val="36"/>
              </w:rPr>
              <w:t>”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,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4E1BEA">
              <w:rPr>
                <w:rFonts w:ascii="Courier New" w:hAnsi="Courier New" w:cs="Courier New"/>
                <w:sz w:val="36"/>
                <w:szCs w:val="36"/>
              </w:rPr>
              <w:t>H)</w:t>
            </w:r>
          </w:p>
          <w:p w14:paraId="4972E6AB" w14:textId="27832389" w:rsidR="004E1BEA" w:rsidRDefault="004E1BEA" w:rsidP="004E1BEA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4E1BEA">
              <w:rPr>
                <w:rFonts w:ascii="Courier New" w:hAnsi="Courier New" w:cs="Courier New"/>
                <w:sz w:val="36"/>
                <w:szCs w:val="36"/>
              </w:rPr>
              <w:t>tipo da variável &lt;</w:t>
            </w:r>
            <w:proofErr w:type="spellStart"/>
            <w:r w:rsidRPr="004E1BEA">
              <w:rPr>
                <w:rFonts w:ascii="Courier New" w:hAnsi="Courier New" w:cs="Courier New"/>
                <w:sz w:val="36"/>
                <w:szCs w:val="36"/>
              </w:rPr>
              <w:t>class</w:t>
            </w:r>
            <w:proofErr w:type="spellEnd"/>
            <w:r w:rsidRPr="004E1BEA">
              <w:rPr>
                <w:rFonts w:ascii="Courier New" w:hAnsi="Courier New" w:cs="Courier New"/>
                <w:sz w:val="36"/>
                <w:szCs w:val="36"/>
              </w:rPr>
              <w:t xml:space="preserve"> '</w:t>
            </w:r>
            <w:proofErr w:type="spellStart"/>
            <w:r w:rsidRPr="004E1BEA">
              <w:rPr>
                <w:rFonts w:ascii="Courier New" w:hAnsi="Courier New" w:cs="Courier New"/>
                <w:sz w:val="36"/>
                <w:szCs w:val="36"/>
              </w:rPr>
              <w:t>int</w:t>
            </w:r>
            <w:proofErr w:type="spellEnd"/>
            <w:r w:rsidRPr="004E1BEA">
              <w:rPr>
                <w:rFonts w:ascii="Courier New" w:hAnsi="Courier New" w:cs="Courier New"/>
                <w:sz w:val="36"/>
                <w:szCs w:val="36"/>
              </w:rPr>
              <w:t>'&gt; valor = 50</w:t>
            </w:r>
          </w:p>
        </w:tc>
      </w:tr>
    </w:tbl>
    <w:p w14:paraId="1076DDD1" w14:textId="6094C30C" w:rsidR="00E33B54" w:rsidRDefault="00E33B54" w:rsidP="00624DE8">
      <w:pPr>
        <w:jc w:val="both"/>
        <w:rPr>
          <w:rFonts w:ascii="CMU Serif" w:hAnsi="CMU Serif" w:cs="CMU Serif"/>
          <w:sz w:val="12"/>
          <w:szCs w:val="12"/>
        </w:rPr>
      </w:pPr>
    </w:p>
    <w:p w14:paraId="73895BCD" w14:textId="2AE06BC7" w:rsidR="004E1BEA" w:rsidRDefault="004E1BEA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No </w:t>
      </w:r>
      <w:r w:rsidRPr="00E33B54">
        <w:rPr>
          <w:rFonts w:ascii="CMU Serif" w:hAnsi="CMU Serif" w:cs="CMU Serif"/>
          <w:b/>
          <w:bCs/>
          <w:color w:val="0000FF"/>
          <w:sz w:val="40"/>
          <w:szCs w:val="40"/>
        </w:rPr>
        <w:t>Python 3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os valores entre </w:t>
      </w:r>
      <w:r w:rsidRPr="004E1BEA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“ “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representam os caracteres, já a função </w:t>
      </w:r>
      <w:proofErr w:type="spellStart"/>
      <w:r w:rsidRPr="004E1BEA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type</w:t>
      </w:r>
      <w:proofErr w:type="spellEnd"/>
      <w:r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( )</w:t>
      </w:r>
      <w:r w:rsidRPr="004E1BEA">
        <w:rPr>
          <w:rFonts w:ascii="CMU Serif" w:hAnsi="CMU Serif" w:cs="CMU Serif"/>
          <w:sz w:val="40"/>
          <w:szCs w:val="40"/>
        </w:rPr>
        <w:t xml:space="preserve"> está relacionada ao tipo da variável conforme descrito anteriormente.</w:t>
      </w:r>
    </w:p>
    <w:p w14:paraId="342C9020" w14:textId="6A5EB9AD" w:rsidR="004E1BEA" w:rsidRPr="00AC0543" w:rsidRDefault="004E1BEA" w:rsidP="00624DE8">
      <w:pPr>
        <w:jc w:val="both"/>
        <w:rPr>
          <w:rFonts w:ascii="CMU Serif" w:hAnsi="CMU Serif" w:cs="CMU Serif"/>
          <w:sz w:val="12"/>
          <w:szCs w:val="12"/>
        </w:rPr>
      </w:pPr>
    </w:p>
    <w:p w14:paraId="39AD1D5B" w14:textId="6420CFBE" w:rsidR="009D2833" w:rsidRDefault="00AC0543" w:rsidP="00624DE8">
      <w:pPr>
        <w:jc w:val="both"/>
        <w:rPr>
          <w:rFonts w:ascii="CMU Serif" w:hAnsi="CMU Serif" w:cs="CMU Serif"/>
          <w:sz w:val="40"/>
          <w:szCs w:val="40"/>
        </w:rPr>
      </w:pPr>
      <w:r w:rsidRPr="00AC0543">
        <w:rPr>
          <w:rFonts w:ascii="CMU Serif" w:hAnsi="CMU Serif" w:cs="CMU Serif"/>
          <w:sz w:val="40"/>
          <w:szCs w:val="40"/>
        </w:rPr>
        <w:t>Os comandos de entrada basicamente se resumem ao</w:t>
      </w:r>
      <w:r>
        <w:rPr>
          <w:rFonts w:ascii="CMU Serif" w:hAnsi="CMU Serif" w:cs="CMU Serif"/>
          <w:sz w:val="40"/>
          <w:szCs w:val="40"/>
        </w:rPr>
        <w:t>s</w:t>
      </w:r>
      <w:r w:rsidRPr="00AC0543">
        <w:rPr>
          <w:rFonts w:ascii="CMU Serif" w:hAnsi="CMU Serif" w:cs="CMU Serif"/>
          <w:sz w:val="40"/>
          <w:szCs w:val="40"/>
        </w:rPr>
        <w:t xml:space="preserve"> comando</w:t>
      </w:r>
      <w:r>
        <w:rPr>
          <w:rFonts w:ascii="CMU Serif" w:hAnsi="CMU Serif" w:cs="CMU Serif"/>
          <w:sz w:val="40"/>
          <w:szCs w:val="40"/>
        </w:rPr>
        <w:t>s</w:t>
      </w:r>
      <w:r w:rsidRPr="00AC0543">
        <w:rPr>
          <w:rFonts w:ascii="CMU Serif" w:hAnsi="CMU Serif" w:cs="CMU Serif"/>
          <w:sz w:val="40"/>
          <w:szCs w:val="40"/>
        </w:rPr>
        <w:t xml:space="preserve"> leia</w:t>
      </w:r>
      <w:r>
        <w:rPr>
          <w:rFonts w:ascii="CMU Serif" w:hAnsi="CMU Serif" w:cs="CMU Serif"/>
          <w:sz w:val="40"/>
          <w:szCs w:val="40"/>
        </w:rPr>
        <w:t xml:space="preserve"> ou escreva</w:t>
      </w:r>
      <w:r w:rsidRPr="00AC0543">
        <w:rPr>
          <w:rFonts w:ascii="CMU Serif" w:hAnsi="CMU Serif" w:cs="CMU Serif"/>
          <w:sz w:val="40"/>
          <w:szCs w:val="40"/>
        </w:rPr>
        <w:t xml:space="preserve"> (</w:t>
      </w:r>
      <w:hyperlink r:id="rId11" w:history="1">
        <w:r w:rsidRPr="00AC0543">
          <w:rPr>
            <w:rStyle w:val="Hyperlink"/>
            <w:rFonts w:ascii="CMU Serif" w:hAnsi="CMU Serif" w:cs="CMU Serif"/>
            <w:color w:val="FF00FF"/>
            <w:sz w:val="40"/>
            <w:szCs w:val="40"/>
            <w:u w:val="none"/>
          </w:rPr>
          <w:t>escrita em Português estruturado</w:t>
        </w:r>
      </w:hyperlink>
      <w:r w:rsidRPr="00AC0543">
        <w:rPr>
          <w:rFonts w:ascii="CMU Serif" w:hAnsi="CMU Serif" w:cs="CMU Serif"/>
          <w:sz w:val="40"/>
          <w:szCs w:val="40"/>
        </w:rPr>
        <w:t>).</w:t>
      </w:r>
      <w:r w:rsidRPr="00AC0543">
        <w:rPr>
          <w:rFonts w:ascii="CMU Serif" w:hAnsi="CMU Serif" w:cs="CMU Serif"/>
          <w:color w:val="FF00FF"/>
          <w:sz w:val="40"/>
          <w:szCs w:val="40"/>
        </w:rPr>
        <w:t xml:space="preserve"> </w:t>
      </w:r>
      <w:r w:rsidRPr="00AC0543">
        <w:rPr>
          <w:rFonts w:ascii="CMU Serif" w:hAnsi="CMU Serif" w:cs="CMU Serif"/>
          <w:sz w:val="40"/>
          <w:szCs w:val="40"/>
        </w:rPr>
        <w:t xml:space="preserve">Em </w:t>
      </w:r>
      <w:r w:rsidRPr="00AC0543"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Python 3 </w:t>
      </w:r>
      <w:r w:rsidRPr="00AC0543">
        <w:rPr>
          <w:rFonts w:ascii="CMU Serif" w:hAnsi="CMU Serif" w:cs="CMU Serif"/>
          <w:sz w:val="40"/>
          <w:szCs w:val="40"/>
        </w:rPr>
        <w:t>comandos como o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AC0543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input(</w:t>
      </w:r>
      <w:r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 xml:space="preserve"> </w:t>
      </w:r>
      <w:r w:rsidRPr="00AC0543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)</w:t>
      </w:r>
      <w:r>
        <w:rPr>
          <w:rFonts w:ascii="CMU Serif" w:hAnsi="CMU Serif" w:cs="CMU Serif"/>
          <w:sz w:val="40"/>
          <w:szCs w:val="40"/>
        </w:rPr>
        <w:t>,</w:t>
      </w:r>
      <w:r w:rsidRPr="00AC0543"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 </w:t>
      </w:r>
      <w:r w:rsidRPr="00AC0543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open( )</w:t>
      </w:r>
      <w:r w:rsidRPr="00AC0543">
        <w:rPr>
          <w:rFonts w:ascii="CMU Serif" w:hAnsi="CMU Serif" w:cs="CMU Serif"/>
          <w:sz w:val="40"/>
          <w:szCs w:val="40"/>
        </w:rPr>
        <w:t>e</w:t>
      </w:r>
      <w:r w:rsidRPr="00AC0543"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 </w:t>
      </w:r>
      <w:proofErr w:type="spellStart"/>
      <w:r w:rsidRPr="00AC0543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read</w:t>
      </w:r>
      <w:proofErr w:type="spellEnd"/>
      <w:r w:rsidRPr="00AC0543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(</w:t>
      </w:r>
      <w:r w:rsidR="009D2833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 xml:space="preserve"> </w:t>
      </w:r>
      <w:r w:rsidRPr="00AC0543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)</w:t>
      </w:r>
      <w:r w:rsidRPr="00AC0543"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 </w:t>
      </w:r>
      <w:r w:rsidRPr="00AC0543">
        <w:rPr>
          <w:rFonts w:ascii="CMU Serif" w:hAnsi="CMU Serif" w:cs="CMU Serif"/>
          <w:sz w:val="40"/>
          <w:szCs w:val="40"/>
        </w:rPr>
        <w:t xml:space="preserve">são bastante </w:t>
      </w:r>
      <w:r w:rsidR="003C7A45">
        <w:rPr>
          <w:rFonts w:ascii="CMU Serif" w:hAnsi="CMU Serif" w:cs="CMU Serif"/>
          <w:sz w:val="40"/>
          <w:szCs w:val="40"/>
        </w:rPr>
        <w:t xml:space="preserve">empregados </w:t>
      </w:r>
      <w:r w:rsidRPr="00AC0543">
        <w:rPr>
          <w:rFonts w:ascii="CMU Serif" w:hAnsi="CMU Serif" w:cs="CMU Serif"/>
          <w:sz w:val="40"/>
          <w:szCs w:val="40"/>
        </w:rPr>
        <w:t xml:space="preserve">para </w:t>
      </w:r>
      <w:r w:rsidR="003C7A45">
        <w:rPr>
          <w:rFonts w:ascii="CMU Serif" w:hAnsi="CMU Serif" w:cs="CMU Serif"/>
          <w:sz w:val="40"/>
          <w:szCs w:val="40"/>
        </w:rPr>
        <w:t>entrada de variáveis.</w:t>
      </w:r>
    </w:p>
    <w:p w14:paraId="421F71E5" w14:textId="4B6144EB" w:rsidR="00DC5CAE" w:rsidRDefault="00DC5CAE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6D9DC655" w14:textId="77777777" w:rsidR="00DC5CAE" w:rsidRDefault="00DC5CAE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414BF4F7" w14:textId="7D2C7735" w:rsidR="009D2833" w:rsidRDefault="009D2833" w:rsidP="009D2833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DB32C7">
        <w:rPr>
          <w:rFonts w:ascii="CMU Serif" w:hAnsi="CMU Serif" w:cs="CMU Serif"/>
          <w:b/>
          <w:bCs/>
          <w:sz w:val="40"/>
          <w:szCs w:val="40"/>
        </w:rPr>
        <w:t>1</w:t>
      </w:r>
      <w:r w:rsidRPr="00624DE8">
        <w:rPr>
          <w:rFonts w:ascii="CMU Serif" w:hAnsi="CMU Serif" w:cs="CMU Serif"/>
          <w:b/>
          <w:bCs/>
          <w:sz w:val="40"/>
          <w:szCs w:val="40"/>
        </w:rPr>
        <w:t xml:space="preserve"> 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begin"/>
      </w:r>
      <w:r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Y7kfNja4","properties":{"formattedCitation":"[2]","plainCitation":"[2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Pr="009D2833">
        <w:rPr>
          <w:rFonts w:ascii="CMU Serif" w:hAnsi="CMU Serif" w:cs="CMU Serif"/>
          <w:sz w:val="40"/>
        </w:rPr>
        <w:t>[2]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Utilizando os conceitos anteriores </w:t>
      </w:r>
      <w:r w:rsidR="007D13AB">
        <w:rPr>
          <w:rFonts w:ascii="CMU Serif" w:hAnsi="CMU Serif" w:cs="CMU Serif"/>
          <w:sz w:val="40"/>
          <w:szCs w:val="40"/>
        </w:rPr>
        <w:t>“calcular” as</w:t>
      </w:r>
      <w:r>
        <w:rPr>
          <w:rFonts w:ascii="CMU Serif" w:hAnsi="CMU Serif" w:cs="CMU Serif"/>
          <w:sz w:val="40"/>
          <w:szCs w:val="40"/>
        </w:rPr>
        <w:t xml:space="preserve"> expressões abaixo:</w:t>
      </w:r>
    </w:p>
    <w:p w14:paraId="77D2DD8E" w14:textId="576A5A45" w:rsidR="009D2833" w:rsidRPr="009D2833" w:rsidRDefault="00080FFE" w:rsidP="009D2833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m:rPr>
            <m:sty m:val="p"/>
          </m:rPr>
          <w:rPr>
            <w:rFonts w:ascii="Cambria Math" w:hAnsi="Cambria Math" w:cs="CMU Serif"/>
            <w:sz w:val="40"/>
            <w:szCs w:val="40"/>
          </w:rPr>
          <m:t>5 + 9 + 7 + 8/4</m:t>
        </m:r>
      </m:oMath>
      <w:r w:rsidR="009D2833" w:rsidRPr="009D2833">
        <w:rPr>
          <w:rFonts w:ascii="CMU Serif" w:eastAsiaTheme="minorEastAsia" w:hAnsi="CMU Serif" w:cs="CMU Serif"/>
          <w:iCs/>
          <w:sz w:val="40"/>
          <w:szCs w:val="40"/>
        </w:rPr>
        <w:t>;</w:t>
      </w:r>
    </w:p>
    <w:p w14:paraId="70A3E8E2" w14:textId="0A4A9D9C" w:rsidR="009D2833" w:rsidRDefault="00080FFE" w:rsidP="009D2833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1 - 4 * 3/6 - pot(3,2)</m:t>
        </m:r>
      </m:oMath>
      <w:r w:rsidRPr="00080FFE">
        <w:rPr>
          <w:rFonts w:ascii="CMU Serif" w:hAnsi="CMU Serif" w:cs="CMU Serif"/>
          <w:iCs/>
          <w:sz w:val="40"/>
          <w:szCs w:val="40"/>
        </w:rPr>
        <w:t>;</w:t>
      </w:r>
    </w:p>
    <w:p w14:paraId="5AEF26D4" w14:textId="0EA04525" w:rsidR="00080FFE" w:rsidRPr="00080FFE" w:rsidRDefault="00080FFE" w:rsidP="009D2833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pot(5,2) - 4/2 + rad(1+3 * 5)/2</m:t>
        </m:r>
      </m:oMath>
      <w:r w:rsidRPr="00080FFE">
        <w:rPr>
          <w:rFonts w:ascii="CMU Serif" w:eastAsiaTheme="minorEastAsia" w:hAnsi="CMU Serif" w:cs="CMU Serif"/>
          <w:iCs/>
          <w:sz w:val="40"/>
          <w:szCs w:val="40"/>
        </w:rPr>
        <w:t>;</w:t>
      </w:r>
    </w:p>
    <w:p w14:paraId="6D392B79" w14:textId="4D60D96B" w:rsidR="00080FFE" w:rsidRPr="00080FFE" w:rsidRDefault="00080FFE" w:rsidP="009D2833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2 * 4 = 24/3</m:t>
        </m:r>
      </m:oMath>
      <w:r>
        <w:rPr>
          <w:rFonts w:ascii="CMU Serif" w:eastAsiaTheme="minorEastAsia" w:hAnsi="CMU Serif" w:cs="CMU Serif"/>
          <w:iCs/>
          <w:sz w:val="40"/>
          <w:szCs w:val="40"/>
        </w:rPr>
        <w:t>;</w:t>
      </w:r>
    </w:p>
    <w:p w14:paraId="7B9A883A" w14:textId="50DED5CA" w:rsidR="00080FFE" w:rsidRPr="00080FFE" w:rsidRDefault="00080FFE" w:rsidP="009D2833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3 * 5 div 4 ≤ pot(3,2)/0,50</m:t>
        </m:r>
      </m:oMath>
      <w:r>
        <w:rPr>
          <w:rFonts w:ascii="CMU Serif" w:eastAsiaTheme="minorEastAsia" w:hAnsi="CMU Serif" w:cs="CMU Serif"/>
          <w:iCs/>
          <w:sz w:val="40"/>
          <w:szCs w:val="40"/>
        </w:rPr>
        <w:t>;</w:t>
      </w:r>
    </w:p>
    <w:p w14:paraId="1268C7A9" w14:textId="6928C6EC" w:rsidR="00080FFE" w:rsidRPr="00080FFE" w:rsidRDefault="00080FFE" w:rsidP="009D2833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2 &lt; 5 e 15/3 = 5</m:t>
        </m:r>
      </m:oMath>
      <w:r>
        <w:rPr>
          <w:rFonts w:ascii="CMU Serif" w:eastAsiaTheme="minorEastAsia" w:hAnsi="CMU Serif" w:cs="CMU Serif"/>
          <w:iCs/>
          <w:sz w:val="40"/>
          <w:szCs w:val="40"/>
        </w:rPr>
        <w:t>;</w:t>
      </w:r>
    </w:p>
    <w:p w14:paraId="0E4C1238" w14:textId="1AACC83C" w:rsidR="00080FFE" w:rsidRPr="00080FFE" w:rsidRDefault="00080FFE" w:rsidP="009D2833">
      <w:pPr>
        <w:pStyle w:val="PargrafodaLista"/>
        <w:numPr>
          <w:ilvl w:val="0"/>
          <w:numId w:val="6"/>
        </w:numPr>
        <w:jc w:val="both"/>
        <w:rPr>
          <w:rFonts w:ascii="CMU Serif" w:hAnsi="CMU Serif" w:cs="CMU Serif"/>
          <w:i/>
          <w:sz w:val="40"/>
          <w:szCs w:val="40"/>
        </w:rPr>
      </w:pPr>
      <m:oMath>
        <m:r>
          <w:rPr>
            <w:rFonts w:ascii="Cambria Math" w:hAnsi="Cambria Math" w:cs="CMU Serif"/>
            <w:sz w:val="40"/>
            <w:szCs w:val="40"/>
          </w:rPr>
          <m:t>não V ou pot(3,2)/3 &lt; 15 - 35 mod 7</m:t>
        </m:r>
      </m:oMath>
    </w:p>
    <w:p w14:paraId="231F4215" w14:textId="77777777" w:rsidR="009D2833" w:rsidRDefault="009D2833" w:rsidP="009D28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3AA83BFF" w14:textId="635CCE8F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2446CF9C" w14:textId="77777777" w:rsidR="00DB32C7" w:rsidRPr="00DB32C7" w:rsidRDefault="00524233" w:rsidP="00DB32C7">
      <w:pPr>
        <w:pStyle w:val="Bibliografia"/>
        <w:rPr>
          <w:rFonts w:ascii="CMU Serif" w:hAnsi="CMU Serif" w:cs="CMU Serif"/>
          <w:sz w:val="40"/>
        </w:rPr>
      </w:pPr>
      <w:r>
        <w:fldChar w:fldCharType="begin"/>
      </w:r>
      <w:r w:rsidR="00DB32C7">
        <w:instrText xml:space="preserve"> ADDIN ZOTERO_BIBL {"uncited":[],"omitted":[],"custom":[]} CSL_BIBLIOGRAPHY </w:instrText>
      </w:r>
      <w:r>
        <w:fldChar w:fldCharType="separate"/>
      </w:r>
      <w:r w:rsidR="00DB32C7" w:rsidRPr="00DB32C7">
        <w:rPr>
          <w:rFonts w:ascii="CMU Serif" w:hAnsi="CMU Serif" w:cs="CMU Serif"/>
          <w:sz w:val="40"/>
        </w:rPr>
        <w:t>[1]</w:t>
      </w:r>
      <w:r w:rsidR="00DB32C7" w:rsidRPr="00DB32C7">
        <w:rPr>
          <w:rFonts w:ascii="CMU Serif" w:hAnsi="CMU Serif" w:cs="CMU Serif"/>
          <w:sz w:val="40"/>
        </w:rPr>
        <w:tab/>
        <w:t>Lopes A, Garcia G. Introdução à programação: 500 algoritmos resolvidos. Rio de Janeiro (RJ): Campus; 2002.</w:t>
      </w:r>
    </w:p>
    <w:p w14:paraId="4B97662B" w14:textId="77777777" w:rsidR="00DB32C7" w:rsidRPr="00DB32C7" w:rsidRDefault="00DB32C7" w:rsidP="00DB32C7">
      <w:pPr>
        <w:pStyle w:val="Bibliografia"/>
        <w:rPr>
          <w:rFonts w:ascii="CMU Serif" w:hAnsi="CMU Serif" w:cs="CMU Serif"/>
          <w:sz w:val="40"/>
        </w:rPr>
      </w:pPr>
      <w:r w:rsidRPr="00DB32C7">
        <w:rPr>
          <w:rFonts w:ascii="CMU Serif" w:hAnsi="CMU Serif" w:cs="CMU Serif"/>
          <w:sz w:val="40"/>
        </w:rPr>
        <w:t>[2]</w:t>
      </w:r>
      <w:r w:rsidRPr="00DB32C7">
        <w:rPr>
          <w:rFonts w:ascii="CMU Serif" w:hAnsi="CMU Serif" w:cs="CMU Serif"/>
          <w:sz w:val="40"/>
        </w:rPr>
        <w:tab/>
      </w:r>
      <w:proofErr w:type="spellStart"/>
      <w:r w:rsidRPr="00DB32C7">
        <w:rPr>
          <w:rFonts w:ascii="CMU Serif" w:hAnsi="CMU Serif" w:cs="CMU Serif"/>
          <w:sz w:val="40"/>
        </w:rPr>
        <w:t>Forbellone</w:t>
      </w:r>
      <w:proofErr w:type="spellEnd"/>
      <w:r w:rsidRPr="00DB32C7">
        <w:rPr>
          <w:rFonts w:ascii="CMU Serif" w:hAnsi="CMU Serif" w:cs="CMU Serif"/>
          <w:sz w:val="40"/>
        </w:rPr>
        <w:t xml:space="preserve"> ALV, </w:t>
      </w:r>
      <w:proofErr w:type="spellStart"/>
      <w:r w:rsidRPr="00DB32C7">
        <w:rPr>
          <w:rFonts w:ascii="CMU Serif" w:hAnsi="CMU Serif" w:cs="CMU Serif"/>
          <w:sz w:val="40"/>
        </w:rPr>
        <w:t>Eberspächer</w:t>
      </w:r>
      <w:proofErr w:type="spellEnd"/>
      <w:r w:rsidRPr="00DB32C7">
        <w:rPr>
          <w:rFonts w:ascii="CMU Serif" w:hAnsi="CMU Serif" w:cs="CMU Serif"/>
          <w:sz w:val="40"/>
        </w:rPr>
        <w:t xml:space="preserve"> HF. Lógica de programação: a construção de algoritmos e estruturas de dados. São Paulo: Pearson Prentice Hall; 2007.</w:t>
      </w:r>
    </w:p>
    <w:p w14:paraId="7555F781" w14:textId="085BB673" w:rsidR="00AC51B0" w:rsidRPr="00F6627A" w:rsidRDefault="00524233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2EBB6BA1" w:rsidR="00AC51B0" w:rsidRPr="00F6627A" w:rsidRDefault="00AC51B0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</w:p>
    <w:p w14:paraId="671CDD26" w14:textId="77777777" w:rsidR="00AC51B0" w:rsidRPr="00AC51B0" w:rsidRDefault="00AC51B0" w:rsidP="00AC51B0">
      <w:pPr>
        <w:jc w:val="right"/>
      </w:pPr>
    </w:p>
    <w:sectPr w:rsidR="00AC51B0" w:rsidRPr="00AC51B0" w:rsidSect="00F6627A">
      <w:headerReference w:type="default" r:id="rId12"/>
      <w:footerReference w:type="default" r:id="rId13"/>
      <w:footerReference w:type="first" r:id="rId14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DC6CED1" w14:textId="77777777" w:rsidR="00C80BC1" w:rsidRDefault="00C80BC1" w:rsidP="00676DD1">
      <w:pPr>
        <w:spacing w:after="0" w:line="240" w:lineRule="auto"/>
      </w:pPr>
      <w:r>
        <w:separator/>
      </w:r>
    </w:p>
  </w:endnote>
  <w:endnote w:type="continuationSeparator" w:id="0">
    <w:p w14:paraId="23F334CA" w14:textId="77777777" w:rsidR="00C80BC1" w:rsidRDefault="00C80BC1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D46DD6C" w14:textId="77777777" w:rsidR="00C80BC1" w:rsidRDefault="00C80BC1" w:rsidP="00676DD1">
      <w:pPr>
        <w:spacing w:after="0" w:line="240" w:lineRule="auto"/>
      </w:pPr>
      <w:r>
        <w:separator/>
      </w:r>
    </w:p>
  </w:footnote>
  <w:footnote w:type="continuationSeparator" w:id="0">
    <w:p w14:paraId="5F7D3119" w14:textId="77777777" w:rsidR="00C80BC1" w:rsidRDefault="00C80BC1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6"/>
  </w:num>
  <w:num w:numId="5">
    <w:abstractNumId w:val="4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50"/>
  <w:proofState w:spelling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70654"/>
    <w:rsid w:val="00080FFE"/>
    <w:rsid w:val="000B6299"/>
    <w:rsid w:val="00241D45"/>
    <w:rsid w:val="002510C9"/>
    <w:rsid w:val="00265724"/>
    <w:rsid w:val="00275C05"/>
    <w:rsid w:val="002F2A28"/>
    <w:rsid w:val="00390AE7"/>
    <w:rsid w:val="00397AF9"/>
    <w:rsid w:val="003C7A45"/>
    <w:rsid w:val="003E2B42"/>
    <w:rsid w:val="0047094D"/>
    <w:rsid w:val="004A3EF4"/>
    <w:rsid w:val="004E1BEA"/>
    <w:rsid w:val="005148C1"/>
    <w:rsid w:val="00524233"/>
    <w:rsid w:val="005800FC"/>
    <w:rsid w:val="00604109"/>
    <w:rsid w:val="0060576A"/>
    <w:rsid w:val="00624DE8"/>
    <w:rsid w:val="00627378"/>
    <w:rsid w:val="00676DD1"/>
    <w:rsid w:val="00691C52"/>
    <w:rsid w:val="00694486"/>
    <w:rsid w:val="00741F34"/>
    <w:rsid w:val="0075736B"/>
    <w:rsid w:val="007C4498"/>
    <w:rsid w:val="007C79E6"/>
    <w:rsid w:val="007D13AB"/>
    <w:rsid w:val="007F6079"/>
    <w:rsid w:val="00816B21"/>
    <w:rsid w:val="00830722"/>
    <w:rsid w:val="00845ABD"/>
    <w:rsid w:val="008B4401"/>
    <w:rsid w:val="008C56C6"/>
    <w:rsid w:val="00904533"/>
    <w:rsid w:val="009200FB"/>
    <w:rsid w:val="00953AA8"/>
    <w:rsid w:val="0097249E"/>
    <w:rsid w:val="00993647"/>
    <w:rsid w:val="009D2833"/>
    <w:rsid w:val="00A24536"/>
    <w:rsid w:val="00A37EC1"/>
    <w:rsid w:val="00A4705C"/>
    <w:rsid w:val="00A64EDE"/>
    <w:rsid w:val="00AA101D"/>
    <w:rsid w:val="00AC0543"/>
    <w:rsid w:val="00AC51B0"/>
    <w:rsid w:val="00B16A48"/>
    <w:rsid w:val="00B24370"/>
    <w:rsid w:val="00B5737C"/>
    <w:rsid w:val="00B6743B"/>
    <w:rsid w:val="00BC4E7F"/>
    <w:rsid w:val="00BC5F5A"/>
    <w:rsid w:val="00BE2316"/>
    <w:rsid w:val="00BE76C6"/>
    <w:rsid w:val="00BF199B"/>
    <w:rsid w:val="00C80BC1"/>
    <w:rsid w:val="00D31D3F"/>
    <w:rsid w:val="00D349F2"/>
    <w:rsid w:val="00D7181B"/>
    <w:rsid w:val="00DB1F93"/>
    <w:rsid w:val="00DB28E5"/>
    <w:rsid w:val="00DB32C7"/>
    <w:rsid w:val="00DC5CAE"/>
    <w:rsid w:val="00E133FB"/>
    <w:rsid w:val="00E15C3F"/>
    <w:rsid w:val="00E33B54"/>
    <w:rsid w:val="00E379C3"/>
    <w:rsid w:val="00EB1BE5"/>
    <w:rsid w:val="00ED65B9"/>
    <w:rsid w:val="00F11E54"/>
    <w:rsid w:val="00F662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pt.wikipedia.org/wiki/Portugol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sv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0</Pages>
  <Words>876</Words>
  <Characters>4733</Characters>
  <Application>Microsoft Office Word</Application>
  <DocSecurity>0</DocSecurity>
  <Lines>39</Lines>
  <Paragraphs>1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6</cp:revision>
  <cp:lastPrinted>2021-02-28T19:24:00Z</cp:lastPrinted>
  <dcterms:created xsi:type="dcterms:W3CDTF">2021-04-11T20:02:00Z</dcterms:created>
  <dcterms:modified xsi:type="dcterms:W3CDTF">2021-04-12T18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D4rKONqb"/&gt;&lt;style id="http://www.zotero.org/styles/engineering-structures" hasBibliography="1" bibliographyStyleHasBeenSet="1"/&gt;&lt;prefs&gt;&lt;pref name="fieldType" value="Field"/&gt;&lt;/prefs&gt;&lt;/data&gt;</vt:lpwstr>
  </property>
</Properties>
</file>